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3BF67076" w:rsidR="00DF34E5" w:rsidRPr="0040061F" w:rsidRDefault="00DF34E5" w:rsidP="00C3374F">
      <w:pPr>
        <w:spacing w:line="480" w:lineRule="auto"/>
        <w:rPr>
          <w:b/>
        </w:rPr>
      </w:pPr>
      <w:r w:rsidRPr="0040061F">
        <w:rPr>
          <w:b/>
        </w:rPr>
        <w:t>Kinetic characterization of 100 glycoside hydrolase mutants enables the discovery of structural features correlated with kinetic constants</w:t>
      </w:r>
    </w:p>
    <w:p w14:paraId="6272D098" w14:textId="77777777" w:rsidR="00DF34E5" w:rsidRDefault="00DF34E5" w:rsidP="00C3374F">
      <w:pPr>
        <w:spacing w:line="480" w:lineRule="auto"/>
      </w:pPr>
    </w:p>
    <w:p w14:paraId="69B95027" w14:textId="415D2351" w:rsidR="00DF34E5" w:rsidRDefault="00DF34E5" w:rsidP="00C3374F">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C3374F">
      <w:pPr>
        <w:spacing w:line="480" w:lineRule="auto"/>
      </w:pPr>
    </w:p>
    <w:p w14:paraId="3ACACD47" w14:textId="77777777" w:rsidR="00DF34E5" w:rsidRDefault="00DF34E5" w:rsidP="00C3374F">
      <w:pPr>
        <w:spacing w:line="480" w:lineRule="auto"/>
      </w:pPr>
      <w:r>
        <w:t>Author affiliations:</w:t>
      </w:r>
    </w:p>
    <w:p w14:paraId="1131ED0B" w14:textId="77777777" w:rsidR="00DF34E5" w:rsidRDefault="00DF34E5" w:rsidP="00C3374F">
      <w:pPr>
        <w:spacing w:line="480" w:lineRule="auto"/>
      </w:pPr>
      <w:r>
        <w:rPr>
          <w:rFonts w:hint="eastAsia"/>
        </w:rPr>
        <w:t>1. Biophysics Graduate Group, University of California, Davis</w:t>
      </w:r>
    </w:p>
    <w:p w14:paraId="435F8714" w14:textId="77777777" w:rsidR="00DF34E5" w:rsidRDefault="00DF34E5" w:rsidP="00C3374F">
      <w:pPr>
        <w:spacing w:line="480" w:lineRule="auto"/>
      </w:pPr>
      <w:r>
        <w:rPr>
          <w:rFonts w:hint="eastAsia"/>
        </w:rPr>
        <w:t>2. Genome Center, University of California, Davis</w:t>
      </w:r>
    </w:p>
    <w:p w14:paraId="42CDDA10" w14:textId="77777777" w:rsidR="00DF34E5" w:rsidRDefault="00DF34E5" w:rsidP="00C3374F">
      <w:pPr>
        <w:spacing w:line="480" w:lineRule="auto"/>
      </w:pPr>
      <w:r>
        <w:t xml:space="preserve">3. </w:t>
      </w:r>
      <w:r>
        <w:rPr>
          <w:rFonts w:hint="eastAsia"/>
        </w:rPr>
        <w:t>Department of Chemistry, University of California, Davis</w:t>
      </w:r>
    </w:p>
    <w:p w14:paraId="6E3382CF" w14:textId="77777777" w:rsidR="00DF34E5" w:rsidRDefault="00DF34E5" w:rsidP="00C3374F">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C3374F">
      <w:pPr>
        <w:spacing w:line="480" w:lineRule="auto"/>
      </w:pPr>
      <w:r w:rsidRPr="00DC00E8">
        <w:t>5. Department of Biomedical Engineering, University of California, Davis</w:t>
      </w:r>
    </w:p>
    <w:p w14:paraId="0AB6CD09" w14:textId="77777777" w:rsidR="00DF34E5" w:rsidRDefault="00DF34E5" w:rsidP="00C3374F">
      <w:pPr>
        <w:spacing w:line="480" w:lineRule="auto"/>
      </w:pPr>
      <w:r>
        <w:t>6. Department of Computer Science, University of California, Davis</w:t>
      </w:r>
    </w:p>
    <w:p w14:paraId="21E48A2B" w14:textId="77777777" w:rsidR="00DF34E5" w:rsidRDefault="00DF34E5" w:rsidP="00C3374F">
      <w:pPr>
        <w:spacing w:line="480" w:lineRule="auto"/>
      </w:pPr>
    </w:p>
    <w:p w14:paraId="2A3BCB4A" w14:textId="52F2A348" w:rsidR="00AE71AE" w:rsidRPr="00AE71AE" w:rsidRDefault="00DF34E5" w:rsidP="00C3374F">
      <w:pPr>
        <w:spacing w:line="480" w:lineRule="auto"/>
        <w:rPr>
          <w:b/>
        </w:rPr>
      </w:pPr>
      <w:r w:rsidRPr="00AE71AE">
        <w:rPr>
          <w:b/>
        </w:rPr>
        <w:t>ABSTRACT</w:t>
      </w:r>
    </w:p>
    <w:p w14:paraId="17BAFA64" w14:textId="0B060041" w:rsidR="00DF34E5" w:rsidRDefault="00DF34E5" w:rsidP="00C3374F">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r w:rsidR="003E31D8">
        <w:t xml:space="preserve">We hypothesize </w:t>
      </w:r>
      <w:r w:rsidR="00A207B4">
        <w:t xml:space="preserve">that </w:t>
      </w:r>
      <w:r w:rsidR="003E31D8">
        <w:t>this is partially</w:t>
      </w:r>
      <w:r>
        <w:t xml:space="preserve"> due to </w:t>
      </w:r>
      <w:r w:rsidR="00A207B4">
        <w:t>the</w:t>
      </w:r>
      <w:r w:rsidR="003E31D8">
        <w:t xml:space="preserve"> </w:t>
      </w:r>
      <w:r>
        <w:t>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100 purified mutants of a glycoside hydrolase enzyme</w:t>
      </w:r>
      <w:r w:rsidR="00D92F42">
        <w:t>. We demonstrate the utility of this data set by using machine learning to train a new algorithm that enables prediction of each kinetic parameter based on readily</w:t>
      </w:r>
      <w:r w:rsidR="00CA2F9E">
        <w:t>-</w:t>
      </w:r>
      <w:r w:rsidR="00D92F42">
        <w:t>model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pPr>
        <w:spacing w:line="480" w:lineRule="auto"/>
      </w:pPr>
    </w:p>
    <w:p w14:paraId="7B248C4A" w14:textId="77777777" w:rsidR="00DF34E5" w:rsidRPr="004F15C1" w:rsidRDefault="00DF34E5">
      <w:pPr>
        <w:spacing w:line="480" w:lineRule="auto"/>
        <w:rPr>
          <w:b/>
        </w:rPr>
      </w:pPr>
      <w:r w:rsidRPr="004F15C1">
        <w:rPr>
          <w:b/>
        </w:rPr>
        <w:t>INTRODUCTION</w:t>
      </w:r>
    </w:p>
    <w:p w14:paraId="4426FB67" w14:textId="6098D043" w:rsidR="00DF34E5" w:rsidRDefault="00DF34E5">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12999F20" w:rsidR="00DF34E5" w:rsidRDefault="00AF585E">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w:t>
      </w:r>
      <w:r w:rsidR="001D0E1A">
        <w:t>, in contrast,</w:t>
      </w:r>
      <w:r w:rsidR="00ED003A">
        <w:t xml:space="preserve">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r w:rsidR="00CD62CC">
        <w:t xml:space="preserve">twenty </w:t>
      </w:r>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for the rational modulation of kinetic parameters</w:t>
      </w:r>
      <w:r w:rsidR="001D0E1A">
        <w:t>,</w:t>
      </w:r>
      <w:r w:rsidR="00893A9D">
        <w:t xml:space="preserve"> </w:t>
      </w:r>
      <w:r w:rsidR="00CD62CC">
        <w:t xml:space="preserve">we hypothesize that </w:t>
      </w:r>
      <w:r w:rsidR="00893A9D">
        <w:t>it will be necessary to develop libraries of mutant enzymes for which the</w:t>
      </w:r>
      <w:r w:rsidR="009410DD">
        <w:t xml:space="preserv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measured.</w:t>
      </w:r>
      <w:r w:rsidR="00922CB6">
        <w:t xml:space="preserve"> </w:t>
      </w:r>
    </w:p>
    <w:p w14:paraId="35D850C1" w14:textId="30D63F24" w:rsidR="00DF34E5" w:rsidRDefault="00C52DC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r w:rsidR="00CD62CC">
        <w:t>The</w:t>
      </w:r>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pPr>
        <w:spacing w:line="480" w:lineRule="auto"/>
      </w:pPr>
    </w:p>
    <w:p w14:paraId="0B2C53AB" w14:textId="5851AC37" w:rsidR="00661954" w:rsidRDefault="00661954">
      <w:pPr>
        <w:spacing w:line="480" w:lineRule="auto"/>
      </w:pPr>
      <w:r w:rsidRPr="00794F66">
        <w:rPr>
          <w:b/>
        </w:rPr>
        <w:t>Figure 1. Structure and catalyzed reaction of BglB</w:t>
      </w:r>
      <w:r w:rsidR="00D114FE">
        <w:rPr>
          <w:b/>
        </w:rPr>
        <w:t xml:space="preserve">. </w:t>
      </w: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w:t>
      </w:r>
      <w:r w:rsidR="00623877">
        <w:t xml:space="preserve">drawn </w:t>
      </w:r>
      <w:r>
        <w:t xml:space="preserve">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pPr>
        <w:spacing w:line="480" w:lineRule="auto"/>
      </w:pPr>
    </w:p>
    <w:p w14:paraId="469EC551" w14:textId="08E083DB" w:rsidR="00DF34E5" w:rsidRDefault="00DE3799">
      <w:pPr>
        <w:spacing w:line="480" w:lineRule="auto"/>
      </w:pPr>
      <w:r>
        <w:tab/>
      </w:r>
      <w:r w:rsidR="00DF34E5">
        <w:t xml:space="preserve">In this study we report the largest data set of its kind, in which </w:t>
      </w:r>
      <w:r w:rsidR="00A5540C">
        <w:t>100</w:t>
      </w:r>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w:t>
      </w:r>
      <w:r w:rsidR="00FF0657">
        <w:t xml:space="preserve">and </w:t>
      </w:r>
      <w:r w:rsidR="00DF34E5">
        <w:t>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readily</w:t>
      </w:r>
      <w:r w:rsidR="001D1931">
        <w:t>-</w:t>
      </w:r>
      <w:r w:rsidR="00CC39BA">
        <w:t xml:space="preserve">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pPr>
        <w:spacing w:line="480" w:lineRule="auto"/>
      </w:pPr>
      <w:r>
        <w:t xml:space="preserve"> </w:t>
      </w:r>
    </w:p>
    <w:p w14:paraId="507BD9B9" w14:textId="77777777" w:rsidR="00DF34E5" w:rsidRPr="005815CD" w:rsidRDefault="00DF34E5">
      <w:pPr>
        <w:spacing w:line="480" w:lineRule="auto"/>
        <w:rPr>
          <w:b/>
        </w:rPr>
      </w:pPr>
      <w:r w:rsidRPr="005815CD">
        <w:rPr>
          <w:b/>
        </w:rPr>
        <w:t xml:space="preserve">RESULTS </w:t>
      </w:r>
    </w:p>
    <w:p w14:paraId="3A5C7C5A" w14:textId="77777777" w:rsidR="00DF34E5" w:rsidRPr="005815CD" w:rsidRDefault="00DF34E5">
      <w:pPr>
        <w:spacing w:line="480" w:lineRule="auto"/>
        <w:rPr>
          <w:b/>
        </w:rPr>
      </w:pPr>
      <w:r w:rsidRPr="005815CD">
        <w:rPr>
          <w:b/>
        </w:rPr>
        <w:t>Computationally-directed engineering of BglB</w:t>
      </w:r>
    </w:p>
    <w:p w14:paraId="091B62FD" w14:textId="71E55A79" w:rsidR="00DF34E5" w:rsidRDefault="00CD62CC">
      <w:pPr>
        <w:spacing w:line="480" w:lineRule="auto"/>
      </w:pPr>
      <w:r>
        <w:t xml:space="preserve">A </w:t>
      </w:r>
      <w:r w:rsidR="00DF34E5">
        <w:t xml:space="preserve">crystal structure (PDB 2JIE) of recombinant BglB </w:t>
      </w:r>
      <w:r w:rsidR="00C93127">
        <w:t xml:space="preserve">in complex </w:t>
      </w:r>
      <w:r w:rsidR="00DF34E5">
        <w:t>with the substrate analog 2-</w:t>
      </w:r>
      <w:proofErr w:type="spellStart"/>
      <w:r w:rsidR="00DF34E5">
        <w:t>deoxy</w:t>
      </w:r>
      <w:proofErr w:type="spellEnd"/>
      <w:r w:rsidR="00DF34E5">
        <w:t>-2-</w:t>
      </w:r>
      <w:proofErr w:type="spellStart"/>
      <w:r w:rsidR="00DF34E5">
        <w:t>fluoro</w:t>
      </w:r>
      <w:proofErr w:type="spellEnd"/>
      <w:r w:rsidR="00DF34E5">
        <w:t>-</w:t>
      </w:r>
      <w:r w:rsidR="00DF34E5" w:rsidRPr="00BD24A7">
        <w:rPr>
          <w:rFonts w:ascii="Symbol" w:hAnsi="Symbol"/>
        </w:rPr>
        <w:t></w:t>
      </w:r>
      <w:r w:rsidR="00DF34E5">
        <w:t>-D-</w:t>
      </w:r>
      <w:proofErr w:type="spellStart"/>
      <w:r w:rsidR="00DF34E5">
        <w:t>glucopyranose</w:t>
      </w:r>
      <w:proofErr w:type="spellEnd"/>
      <w:r w:rsidR="00DF34E5">
        <w:t xml:space="preserve"> was used to identify the substrate binding pocket and the catalytic residues. To generate a molecular model </w:t>
      </w:r>
      <w:r w:rsidR="009314FE">
        <w:t xml:space="preserve">representative of </w:t>
      </w:r>
      <w:r w:rsidR="00893A9D">
        <w:t>a</w:t>
      </w:r>
      <w:r w:rsidR="00DF34E5">
        <w:t xml:space="preserve"> proposed transition state </w:t>
      </w:r>
      <w:r w:rsidR="00893A9D">
        <w:t xml:space="preserve">in </w:t>
      </w:r>
      <w:r w:rsidR="00DF34E5">
        <w:t>the hydrolysis of pNPG, an S</w:t>
      </w:r>
      <w:r w:rsidR="00DF34E5" w:rsidRPr="009C31AA">
        <w:rPr>
          <w:vertAlign w:val="subscript"/>
        </w:rPr>
        <w:t>N</w:t>
      </w:r>
      <w:r w:rsidR="00DF34E5">
        <w:t xml:space="preserve">2-like transition state </w:t>
      </w:r>
      <w:r w:rsidR="009314FE">
        <w:t xml:space="preserve">structure </w:t>
      </w:r>
      <w:r w:rsidR="00DF34E5">
        <w:t xml:space="preserve">was built and minimized in Spartan based on a 3D conformer of </w:t>
      </w:r>
      <w:proofErr w:type="spellStart"/>
      <w:r w:rsidR="00DF34E5">
        <w:t>PubChem</w:t>
      </w:r>
      <w:proofErr w:type="spellEnd"/>
      <w:r w:rsidR="00DF34E5">
        <w:t xml:space="preserve"> CID 92930. Functional constraints were used to define catalytic distances, angles, and dihedrals between pNPG, the acid-base E164, the nucleophile E353, and Y295, which is proposed to </w:t>
      </w:r>
      <w:r w:rsidR="00532ABB">
        <w:t xml:space="preserve">orient </w:t>
      </w:r>
      <w:r w:rsidR="00DF34E5">
        <w:t xml:space="preserve">the </w:t>
      </w:r>
      <w:proofErr w:type="spellStart"/>
      <w:r w:rsidR="00DF34E5">
        <w:t>nucleophilic</w:t>
      </w:r>
      <w:proofErr w:type="spellEnd"/>
      <w:r w:rsidR="00DF34E5">
        <w:t xml:space="preserve"> glutamate. The angle between the attacking oxygen from E353, the </w:t>
      </w:r>
      <w:proofErr w:type="spellStart"/>
      <w:r w:rsidR="00DF34E5">
        <w:t>anomeric</w:t>
      </w:r>
      <w:proofErr w:type="spellEnd"/>
      <w:r w:rsidR="00DF34E5">
        <w:t xml:space="preserve"> carbon, and the phenolic oxygen was constrained to 180˚, in accordance with an S</w:t>
      </w:r>
      <w:r w:rsidR="00DF34E5" w:rsidRPr="00EB4AF5">
        <w:rPr>
          <w:vertAlign w:val="subscript"/>
        </w:rPr>
        <w:t>N</w:t>
      </w:r>
      <w:r w:rsidR="00DF34E5">
        <w:t>2-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rsidR="00DF34E5">
        <w:t xml:space="preserve"> </w:t>
      </w:r>
      <w:r>
        <w:t xml:space="preserve"> A complete set of files that were used for modeling are provided </w:t>
      </w:r>
      <w:r w:rsidR="00A207B4">
        <w:t xml:space="preserve">in </w:t>
      </w:r>
      <w:proofErr w:type="spellStart"/>
      <w:r w:rsidR="00A207B4">
        <w:t>S10</w:t>
      </w:r>
      <w:proofErr w:type="spellEnd"/>
      <w:r>
        <w:t>.</w:t>
      </w:r>
    </w:p>
    <w:p w14:paraId="7AB132AA" w14:textId="6DDD6CA9" w:rsidR="00DF34E5" w:rsidRDefault="00DF34E5">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r w:rsidR="00CD62CC">
        <w:t xml:space="preserve">by students learning about molecular modeling </w:t>
      </w:r>
      <w:r>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w:t>
      </w:r>
      <w:r w:rsidR="002F05F2">
        <w:t>the</w:t>
      </w:r>
      <w:r>
        <w:t xml:space="preserve"> </w:t>
      </w:r>
      <w:r w:rsidR="002F05F2">
        <w:t xml:space="preserve">complete set </w:t>
      </w:r>
      <w:r>
        <w:t xml:space="preserve">of mutations selected is listed in </w:t>
      </w:r>
      <w:proofErr w:type="spellStart"/>
      <w:r w:rsidR="002F05F2">
        <w:t>S1</w:t>
      </w:r>
      <w:proofErr w:type="spellEnd"/>
      <w:r>
        <w:t xml:space="preserve">. A total of 69 positions were covered over the </w:t>
      </w:r>
      <w:r w:rsidR="00A5540C">
        <w:t>100</w:t>
      </w:r>
      <w:r>
        <w:t xml:space="preserve"> mutants made. </w:t>
      </w:r>
    </w:p>
    <w:p w14:paraId="7AF18AC8" w14:textId="77777777" w:rsidR="00DF34E5" w:rsidRDefault="00DF34E5">
      <w:pPr>
        <w:spacing w:line="480" w:lineRule="auto"/>
      </w:pPr>
    </w:p>
    <w:p w14:paraId="1F661192" w14:textId="77777777" w:rsidR="00DF34E5" w:rsidRPr="009F55F8" w:rsidRDefault="00DF34E5">
      <w:pPr>
        <w:spacing w:line="480" w:lineRule="auto"/>
        <w:rPr>
          <w:b/>
        </w:rPr>
      </w:pPr>
      <w:r w:rsidRPr="009F55F8">
        <w:rPr>
          <w:b/>
        </w:rPr>
        <w:t>Protein production and purification</w:t>
      </w:r>
    </w:p>
    <w:p w14:paraId="29BCCBB5" w14:textId="4E43D6E2" w:rsidR="00DF34E5" w:rsidRDefault="00DF34E5">
      <w:pPr>
        <w:spacing w:line="480" w:lineRule="auto"/>
      </w:pPr>
      <w:r>
        <w:t xml:space="preserve">Each of the </w:t>
      </w:r>
      <w:r w:rsidR="00A5540C">
        <w:t>100</w:t>
      </w:r>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Transcriptic cloud laboratory platform and</w:t>
      </w:r>
      <w:r w:rsidR="00BD47B8">
        <w:t xml:space="preserve"> </w:t>
      </w:r>
      <w:r>
        <w:t>verified</w:t>
      </w:r>
      <w:r w:rsidR="00BD47B8">
        <w:t xml:space="preserve"> by Sanger sequencing</w:t>
      </w:r>
      <w:r>
        <w:t xml:space="preserve">.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rsidR="00BD47B8">
        <w:t xml:space="preserve">were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 xml:space="preserve">buffer, as described in detail in </w:t>
      </w:r>
      <w:proofErr w:type="spellStart"/>
      <w:r w:rsidR="00083AB7">
        <w:t>S8</w:t>
      </w:r>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w:t>
      </w:r>
      <w:r w:rsidR="00CD62CC">
        <w:t xml:space="preserve"> (</w:t>
      </w:r>
      <w:proofErr w:type="spellStart"/>
      <w:r w:rsidR="00F30C32">
        <w:t>S2</w:t>
      </w:r>
      <w:proofErr w:type="spellEnd"/>
      <w:r w:rsidR="00CD62CC">
        <w:t>)</w:t>
      </w:r>
      <w:r>
        <w:t xml:space="preserve">. All proteins used in this study were greater than </w:t>
      </w:r>
      <w:r w:rsidR="00BB2E28">
        <w:t>8</w:t>
      </w:r>
      <w:r>
        <w:t xml:space="preserve">0% pure, and fresh resin was used for each mutant to prevent wild type contamination. </w:t>
      </w:r>
    </w:p>
    <w:p w14:paraId="4ADFA509" w14:textId="157A77A1" w:rsidR="00DF34E5" w:rsidRDefault="00DF34E5">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w:t>
      </w:r>
      <w:r w:rsidR="00A5540C">
        <w:t>100</w:t>
      </w:r>
      <w:r>
        <w:t xml:space="preserve"> mutants synthesized, </w:t>
      </w:r>
      <w:r w:rsidR="00552061">
        <w:t xml:space="preserve">89 </w:t>
      </w:r>
      <w:r>
        <w:t xml:space="preserve">express and </w:t>
      </w:r>
      <w:r>
        <w:lastRenderedPageBreak/>
        <w:t xml:space="preserve">purify as soluble protein (Figure 2). The </w:t>
      </w:r>
      <w:r w:rsidR="00CC39BA">
        <w:t xml:space="preserve">final concentrations </w:t>
      </w:r>
      <w:r>
        <w:t xml:space="preserve">for all </w:t>
      </w:r>
      <w:r w:rsidR="00A5540C">
        <w:t>100</w:t>
      </w:r>
      <w:r>
        <w:t xml:space="preserve"> mutants </w:t>
      </w:r>
      <w:r w:rsidR="00B95A22">
        <w:t>are included in</w:t>
      </w:r>
      <w:r>
        <w:t xml:space="preserve"> </w:t>
      </w:r>
      <w:proofErr w:type="spellStart"/>
      <w:r w:rsidR="00B95A22">
        <w:t>S1</w:t>
      </w:r>
      <w:proofErr w:type="spellEnd"/>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pPr>
        <w:spacing w:line="480" w:lineRule="auto"/>
      </w:pPr>
    </w:p>
    <w:p w14:paraId="0E62BEC2" w14:textId="77777777" w:rsidR="00DF34E5" w:rsidRPr="006314A2" w:rsidRDefault="00DF34E5">
      <w:pPr>
        <w:spacing w:line="480" w:lineRule="auto"/>
        <w:rPr>
          <w:b/>
        </w:rPr>
      </w:pPr>
      <w:r w:rsidRPr="006314A2">
        <w:rPr>
          <w:b/>
        </w:rPr>
        <w:t>Kinetic characterization of mutants</w:t>
      </w:r>
    </w:p>
    <w:p w14:paraId="7D3CD1A5" w14:textId="56CAA980" w:rsidR="00DF34E5" w:rsidRDefault="00DF34E5">
      <w:pPr>
        <w:spacing w:line="480" w:lineRule="auto"/>
      </w:pPr>
      <w:r>
        <w:t xml:space="preserve">Michaelis-Menten kinetic constants for each of the </w:t>
      </w:r>
      <w:r w:rsidR="00A5540C">
        <w:t>100</w:t>
      </w:r>
      <w:r>
        <w:t xml:space="preserve"> mutants were determined using the colorimetric assay of pNPG hydrolysis</w:t>
      </w:r>
      <w:r w:rsidR="0056705D">
        <w:t>.</w:t>
      </w:r>
      <w:r>
        <w:t xml:space="preserve"> </w:t>
      </w:r>
      <w:r w:rsidR="0056705D">
        <w:t>T</w:t>
      </w:r>
      <w:r w:rsidR="00CC39BA">
        <w:t xml:space="preserve">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w:t>
      </w:r>
      <w:r w:rsidR="005C4B90">
        <w:t>.0</w:t>
      </w:r>
      <w:r>
        <w:t xml:space="preserve"> ± 0.2 </w:t>
      </w:r>
      <w:proofErr w:type="spellStart"/>
      <w:r>
        <w:t>mM</w:t>
      </w:r>
      <w:proofErr w:type="spellEnd"/>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If no clear saturation was observed then a linear equation was used to determine</w:t>
      </w:r>
      <w:r w:rsidR="0056705D">
        <w:t xml:space="preserv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1</w:t>
      </w:r>
      <w:proofErr w:type="spellEnd"/>
      <w:r w:rsidR="00071770">
        <w:t xml:space="preserve"> and </w:t>
      </w:r>
      <w:proofErr w:type="spellStart"/>
      <w:r w:rsidR="00071770">
        <w:t>S5</w:t>
      </w:r>
      <w:proofErr w:type="spellEnd"/>
      <w:r w:rsidR="00071770">
        <w:t>, respectively</w:t>
      </w:r>
      <w:r>
        <w:t xml:space="preserve">. </w:t>
      </w:r>
    </w:p>
    <w:p w14:paraId="32F1DBC0" w14:textId="77777777" w:rsidR="00532ABB" w:rsidRDefault="00532ABB">
      <w:pPr>
        <w:spacing w:line="480" w:lineRule="auto"/>
      </w:pPr>
    </w:p>
    <w:p w14:paraId="10FC5EC3" w14:textId="12FB66D5" w:rsidR="00532ABB" w:rsidRPr="00794F66" w:rsidRDefault="00532ABB">
      <w:pPr>
        <w:spacing w:line="480" w:lineRule="auto"/>
        <w:rPr>
          <w:b/>
        </w:rPr>
      </w:pPr>
      <w:r w:rsidRPr="00794F66">
        <w:rPr>
          <w:b/>
        </w:rPr>
        <w:t xml:space="preserve">Figure 2. Log scale relative kinetic constants of </w:t>
      </w:r>
      <w:r w:rsidR="00A5540C">
        <w:rPr>
          <w:b/>
        </w:rPr>
        <w:t>100</w:t>
      </w:r>
      <w:r w:rsidRPr="00794F66">
        <w:rPr>
          <w:b/>
        </w:rPr>
        <w:t xml:space="preserve"> BglB mutants</w:t>
      </w:r>
    </w:p>
    <w:p w14:paraId="428A5DBB" w14:textId="640E3E8B" w:rsidR="00071770" w:rsidRDefault="00532AB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r w:rsidR="00071770">
        <w:t>“</w:t>
      </w:r>
      <w:r>
        <w:t>better</w:t>
      </w:r>
      <w:r w:rsidR="00071770">
        <w:t>”</w:t>
      </w:r>
      <w:r>
        <w:t xml:space="preserve"> kinetic constant</w:t>
      </w:r>
      <w:r w:rsidR="00071770">
        <w:t xml:space="preserve"> (assuming a lower K</w:t>
      </w:r>
      <w:r w:rsidR="00071770" w:rsidRPr="00FE7D89">
        <w:rPr>
          <w:vertAlign w:val="subscript"/>
        </w:rPr>
        <w:t>M</w:t>
      </w:r>
      <w:r w:rsidR="00071770">
        <w:t xml:space="preserve"> is better)</w:t>
      </w:r>
      <w:r>
        <w:t xml:space="preserve">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r w:rsidR="00BF2EC0">
        <w:t xml:space="preserve">final </w:t>
      </w:r>
      <w:r>
        <w:lastRenderedPageBreak/>
        <w:t xml:space="preserve">purification </w:t>
      </w:r>
      <w:r w:rsidR="00BF2EC0">
        <w:t xml:space="preserve">concentration </w:t>
      </w:r>
      <w:r>
        <w:t>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xml:space="preserve">), 0.6–85 </w:t>
      </w:r>
      <w:proofErr w:type="spellStart"/>
      <w:r>
        <w:t>mM</w:t>
      </w:r>
      <w:proofErr w:type="spellEnd"/>
      <w:r>
        <w:t xml:space="preserve">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w:t>
      </w:r>
      <w:r w:rsidR="00427021">
        <w:t xml:space="preserve"> S</w:t>
      </w:r>
      <w:r w:rsidR="00071770">
        <w:t xml:space="preserve">1 and </w:t>
      </w:r>
      <w:proofErr w:type="spellStart"/>
      <w:r w:rsidR="00071770">
        <w:t>S5</w:t>
      </w:r>
      <w:proofErr w:type="spellEnd"/>
      <w:r>
        <w:t>.</w:t>
      </w:r>
    </w:p>
    <w:p w14:paraId="03882E5E" w14:textId="77777777" w:rsidR="00532ABB" w:rsidRDefault="00532ABB">
      <w:pPr>
        <w:spacing w:line="480" w:lineRule="auto"/>
      </w:pPr>
    </w:p>
    <w:p w14:paraId="2143A2FD" w14:textId="4E887199" w:rsidR="00DF34E5" w:rsidRDefault="00DF34E5">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w:t>
      </w:r>
      <w:r w:rsidR="00E46992">
        <w:t xml:space="preserve">89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1</w:t>
      </w:r>
      <w:proofErr w:type="spellEnd"/>
      <w:r w:rsidR="00570E75">
        <w:t xml:space="preserve"> as it was not measurable for most mutants</w:t>
      </w:r>
      <w:r>
        <w:t xml:space="preserve">). </w:t>
      </w:r>
    </w:p>
    <w:p w14:paraId="3AD07F54" w14:textId="77777777" w:rsidR="00DF34E5" w:rsidRDefault="00DF34E5">
      <w:pPr>
        <w:spacing w:line="480" w:lineRule="auto"/>
      </w:pPr>
    </w:p>
    <w:p w14:paraId="6BB194ED" w14:textId="77777777" w:rsidR="00DF34E5" w:rsidRPr="00957C69" w:rsidRDefault="00DF34E5">
      <w:pPr>
        <w:spacing w:line="480" w:lineRule="auto"/>
        <w:rPr>
          <w:b/>
        </w:rPr>
      </w:pPr>
      <w:r w:rsidRPr="00957C69">
        <w:rPr>
          <w:b/>
        </w:rPr>
        <w:t>Observed sequence–structure–function relationships in BglB</w:t>
      </w:r>
    </w:p>
    <w:p w14:paraId="16AB3904" w14:textId="0237C9B7" w:rsidR="00DF34E5" w:rsidRDefault="00DF34E5">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736F6315" w:rsidR="00DF34E5" w:rsidRDefault="00DF34E5">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w:t>
      </w:r>
      <w:proofErr w:type="spellStart"/>
      <w:r w:rsidR="00961C7B">
        <w:t>Pfam</w:t>
      </w:r>
      <w:proofErr w:type="spellEnd"/>
      <w:r w:rsidR="00961C7B">
        <w:t xml:space="preserve"> database (</w:t>
      </w:r>
      <w:r w:rsidR="0056705D">
        <w:t xml:space="preserve">including </w:t>
      </w:r>
      <w:r w:rsidR="00961C7B">
        <w:t xml:space="preserve">1,554 non-redundant proteins), </w:t>
      </w:r>
      <w:r w:rsidR="00CB112C">
        <w:t>revealed</w:t>
      </w:r>
      <w:r w:rsidR="00961C7B">
        <w:t xml:space="preserve"> that Q19 is 95% conserved in this family (Figure 3B)</w:t>
      </w:r>
      <w:r w:rsidR="00EE34DE">
        <w:t xml:space="preserve">. </w:t>
      </w:r>
      <w:r>
        <w:t xml:space="preserve">Unlike E353, the </w:t>
      </w:r>
      <w:proofErr w:type="spellStart"/>
      <w:r>
        <w:t>nucleophilic</w:t>
      </w:r>
      <w:proofErr w:type="spellEnd"/>
      <w:r>
        <w:t xml:space="preserve">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Q19A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proofErr w:type="spellStart"/>
      <w:r w:rsidR="00D43B2E">
        <w:t>S3</w:t>
      </w:r>
      <w:proofErr w:type="spellEnd"/>
      <w:r>
        <w:t xml:space="preserve">). </w:t>
      </w:r>
    </w:p>
    <w:p w14:paraId="744B7B20" w14:textId="77777777" w:rsidR="00661954" w:rsidRDefault="00661954">
      <w:pPr>
        <w:spacing w:line="480" w:lineRule="auto"/>
      </w:pPr>
    </w:p>
    <w:p w14:paraId="5E7F7ABC" w14:textId="77777777" w:rsidR="00661954" w:rsidRPr="00794F66" w:rsidRDefault="00661954">
      <w:pPr>
        <w:spacing w:line="480" w:lineRule="auto"/>
        <w:rPr>
          <w:b/>
        </w:rPr>
      </w:pPr>
      <w:r w:rsidRPr="00794F66">
        <w:rPr>
          <w:b/>
        </w:rPr>
        <w:t xml:space="preserve">Figure 3. Active site model and conservation analysis of BglB </w:t>
      </w:r>
    </w:p>
    <w:p w14:paraId="5B946DA4" w14:textId="77777777" w:rsidR="00661954" w:rsidRDefault="00661954">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pPr>
        <w:spacing w:line="480" w:lineRule="auto"/>
      </w:pPr>
    </w:p>
    <w:p w14:paraId="02610D0C" w14:textId="77777777" w:rsidR="00661954" w:rsidRDefault="00661954">
      <w:pPr>
        <w:spacing w:line="480" w:lineRule="auto"/>
      </w:pPr>
    </w:p>
    <w:p w14:paraId="6D4328DF" w14:textId="0BCC1020" w:rsidR="007A2526" w:rsidRDefault="00DF34E5">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proofErr w:type="spellStart"/>
      <w:r w:rsidR="00B0280E">
        <w:t>S3</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fold. Both observations support </w:t>
      </w:r>
      <w:r w:rsidR="002C6335">
        <w:t xml:space="preserve">previous </w:t>
      </w:r>
      <w:r w:rsidR="007509FD">
        <w:t>evidence</w:t>
      </w:r>
      <w:r w:rsidR="00491D69">
        <w:t xml:space="preserve"> that the </w:t>
      </w:r>
      <w:r>
        <w:t xml:space="preserve">electrostatic environment </w:t>
      </w:r>
      <w:r w:rsidR="004F373F">
        <w:t xml:space="preserve">of an </w:t>
      </w:r>
      <w:r>
        <w:t>enzyme</w:t>
      </w:r>
      <w:r w:rsidR="004F373F">
        <w:t>'s</w:t>
      </w:r>
      <w:r>
        <w:t xml:space="preserve"> active site </w:t>
      </w:r>
      <w:r w:rsidR="004F373F">
        <w:t xml:space="preserve">is </w:t>
      </w:r>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pPr>
        <w:spacing w:line="480" w:lineRule="auto"/>
      </w:pPr>
    </w:p>
    <w:p w14:paraId="2F82017D" w14:textId="77777777" w:rsidR="00DF34E5" w:rsidRPr="00B83E76" w:rsidRDefault="00DF34E5">
      <w:pPr>
        <w:spacing w:line="480" w:lineRule="auto"/>
        <w:rPr>
          <w:b/>
        </w:rPr>
      </w:pPr>
      <w:r w:rsidRPr="00B83E76">
        <w:rPr>
          <w:b/>
        </w:rPr>
        <w:t>Conservation analysis of the BglB active site</w:t>
      </w:r>
    </w:p>
    <w:p w14:paraId="297FF6BF" w14:textId="6750C775" w:rsidR="00DF34E5" w:rsidRDefault="00DF34E5">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proofErr w:type="spellStart"/>
      <w:r w:rsidR="004D13C8">
        <w:t>S7</w:t>
      </w:r>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pPr>
        <w:spacing w:line="480" w:lineRule="auto"/>
      </w:pPr>
      <w:r>
        <w:lastRenderedPageBreak/>
        <w:tab/>
      </w:r>
      <w:r w:rsidR="00DF34E5">
        <w:t xml:space="preserve">Based on these findings, there does not appear to be a strong correlation between residue identity and function if a particular residue is &lt;85% conserved. </w:t>
      </w:r>
      <w:r w:rsidR="00071770">
        <w:t xml:space="preserve">This observation supports the hypothesis that native sequence recovery is not a good metric for training design algorithms.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pPr>
        <w:spacing w:line="480" w:lineRule="auto"/>
      </w:pPr>
    </w:p>
    <w:p w14:paraId="0B91C305" w14:textId="77777777" w:rsidR="00DF34E5" w:rsidRPr="00632C3C" w:rsidRDefault="00DF34E5">
      <w:pPr>
        <w:spacing w:line="480" w:lineRule="auto"/>
        <w:rPr>
          <w:b/>
        </w:rPr>
      </w:pPr>
      <w:r w:rsidRPr="00632C3C">
        <w:rPr>
          <w:b/>
        </w:rPr>
        <w:t>Computational modeling and evaluation of predictive ability</w:t>
      </w:r>
    </w:p>
    <w:p w14:paraId="71F34F16" w14:textId="12B60B2F" w:rsidR="00DF34E5" w:rsidRDefault="00DF34E5">
      <w:pPr>
        <w:spacing w:line="480" w:lineRule="auto"/>
      </w:pPr>
      <w:r>
        <w:t xml:space="preserve">In order to evaluate the Rosetta Molecular Modeling Suite’s ability to </w:t>
      </w:r>
      <w:r w:rsidR="008137D5">
        <w:t xml:space="preserve">predict </w:t>
      </w:r>
      <w:r>
        <w:t xml:space="preserve">the functional effects of mutations on BglB kinetic properties, molecular models were generated for each of the </w:t>
      </w:r>
      <w:r w:rsidR="00A5540C">
        <w:t>100</w:t>
      </w:r>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w:t>
      </w:r>
      <w:r w:rsidR="002C33B6">
        <w:t>,</w:t>
      </w:r>
      <w:r>
        <w:t xml:space="preserve"> finally</w:t>
      </w:r>
      <w:r w:rsidR="002C33B6">
        <w:t>,</w:t>
      </w:r>
      <w:r>
        <w:t xml:space="preserve">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proofErr w:type="spellStart"/>
      <w:r w:rsidR="00FC1261">
        <w:t>S</w:t>
      </w:r>
      <w:r w:rsidR="00B34212">
        <w:t>10</w:t>
      </w:r>
      <w:proofErr w:type="spellEnd"/>
      <w:r>
        <w:t xml:space="preserve">. </w:t>
      </w:r>
    </w:p>
    <w:p w14:paraId="1E2DE8A5" w14:textId="77011B2D" w:rsidR="00DF34E5" w:rsidRDefault="00DF34E5">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rsidR="0025709C">
        <w:t>/K</w:t>
      </w:r>
      <w:r w:rsidR="0025709C"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t>, the strongest correlation observed is to the total number of non-local contacts (count of residues separated by more than 8 sequence positions that interact with each other), with a PCC of 0.5</w:t>
      </w:r>
      <w:r w:rsidR="002C33B6">
        <w:t>7</w:t>
      </w:r>
      <w:r>
        <w:t xml:space="preserve">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w:t>
      </w:r>
      <w:proofErr w:type="spellStart"/>
      <w:r w:rsidR="00DA0109">
        <w:t>S4</w:t>
      </w:r>
      <w:proofErr w:type="spellEnd"/>
      <w:r>
        <w:t xml:space="preserve">. </w:t>
      </w:r>
    </w:p>
    <w:p w14:paraId="6242B9E9" w14:textId="77777777" w:rsidR="00DF34E5" w:rsidRDefault="00DF34E5">
      <w:pPr>
        <w:spacing w:line="480" w:lineRule="auto"/>
      </w:pPr>
    </w:p>
    <w:p w14:paraId="34E313C9" w14:textId="77777777" w:rsidR="00DF34E5" w:rsidRPr="00CF1F2E" w:rsidRDefault="00DF34E5">
      <w:pPr>
        <w:spacing w:line="480" w:lineRule="auto"/>
        <w:rPr>
          <w:b/>
        </w:rPr>
      </w:pPr>
      <w:r w:rsidRPr="00CF1F2E">
        <w:rPr>
          <w:b/>
        </w:rPr>
        <w:t>Machine learning prediction of kinetic constants</w:t>
      </w:r>
    </w:p>
    <w:p w14:paraId="7F7C78B2" w14:textId="79EB9992" w:rsidR="001E0E38" w:rsidRDefault="00DF34E5">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w:t>
      </w:r>
      <w:r w:rsidR="001E0E38">
        <w:t xml:space="preserve">To remove bias, we used an ensemble learning technique, where the predicted value was an average of 1000 elastic net models, each trained on a different subset of the data. </w:t>
      </w:r>
    </w:p>
    <w:p w14:paraId="304A2ADB" w14:textId="28972B53" w:rsidR="00DF34E5" w:rsidRDefault="001E0E38">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w:t>
      </w:r>
      <w:r w:rsidR="00DF34E5">
        <w:lastRenderedPageBreak/>
        <w:t>increased to 0.76 from 0.5</w:t>
      </w:r>
      <w:r w:rsidR="00F346F7">
        <w:t>7</w:t>
      </w:r>
      <w:r w:rsidR="00DF34E5">
        <w:t xml:space="preserve">, in the case of </w:t>
      </w:r>
      <w:r w:rsidR="004F15C1" w:rsidRPr="00AE71AE">
        <w:rPr>
          <w:i/>
        </w:rPr>
        <w:t>k</w:t>
      </w:r>
      <w:r w:rsidR="004F15C1" w:rsidRPr="00AE71AE">
        <w:rPr>
          <w:vertAlign w:val="subscript"/>
        </w:rPr>
        <w:t>cat</w:t>
      </w:r>
      <w:r w:rsidR="00DF34E5">
        <w:t xml:space="preserve"> to 0.60 from 0.</w:t>
      </w:r>
      <w:r w:rsidR="00332471">
        <w:t>43</w:t>
      </w:r>
      <w:r w:rsidR="00DF34E5">
        <w:t xml:space="preserve">,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pPr>
        <w:spacing w:line="480" w:lineRule="auto"/>
        <w:rPr>
          <w:b/>
        </w:rPr>
      </w:pPr>
    </w:p>
    <w:p w14:paraId="0FF9BD1D" w14:textId="77777777" w:rsidR="00661954" w:rsidRPr="00794F66" w:rsidRDefault="00661954">
      <w:pPr>
        <w:spacing w:line="480" w:lineRule="auto"/>
        <w:rPr>
          <w:b/>
        </w:rPr>
      </w:pPr>
      <w:r w:rsidRPr="00794F66">
        <w:rPr>
          <w:b/>
        </w:rPr>
        <w:t>Figure 4. Correlation between machine learning predictions and experimentally-determined kinetic constants</w:t>
      </w:r>
    </w:p>
    <w:p w14:paraId="7AD8B1F0" w14:textId="4A65E818" w:rsidR="00661954" w:rsidRDefault="00661954">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t>
      </w:r>
      <w:r w:rsidR="006227EC">
        <w:t xml:space="preserve">are </w:t>
      </w:r>
      <w:r>
        <w:t xml:space="preserve">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pPr>
              <w:spacing w:line="480" w:lineRule="auto"/>
              <w:rPr>
                <w:b/>
              </w:rPr>
            </w:pPr>
            <w:r w:rsidRPr="009C6982">
              <w:rPr>
                <w:b/>
              </w:rPr>
              <w:t>Description</w:t>
            </w:r>
          </w:p>
        </w:tc>
        <w:tc>
          <w:tcPr>
            <w:tcW w:w="1080" w:type="dxa"/>
          </w:tcPr>
          <w:p w14:paraId="2DBF59BC" w14:textId="77777777" w:rsidR="00156477" w:rsidRPr="009C6982" w:rsidRDefault="00156477">
            <w:pPr>
              <w:spacing w:line="480" w:lineRule="auto"/>
              <w:jc w:val="center"/>
              <w:rPr>
                <w:b/>
              </w:rPr>
            </w:pPr>
            <w:r w:rsidRPr="009C6982">
              <w:rPr>
                <w:b/>
              </w:rPr>
              <w:t>Min.</w:t>
            </w:r>
          </w:p>
        </w:tc>
        <w:tc>
          <w:tcPr>
            <w:tcW w:w="1058" w:type="dxa"/>
          </w:tcPr>
          <w:p w14:paraId="20E241D0" w14:textId="77777777" w:rsidR="00156477" w:rsidRPr="009C6982" w:rsidRDefault="00156477">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C3374F">
            <w:pPr>
              <w:spacing w:line="480" w:lineRule="auto"/>
              <w:jc w:val="center"/>
            </w:pPr>
            <w:r w:rsidRPr="009C6982">
              <w:t>-1.00</w:t>
            </w:r>
          </w:p>
        </w:tc>
        <w:tc>
          <w:tcPr>
            <w:tcW w:w="874" w:type="dxa"/>
          </w:tcPr>
          <w:p w14:paraId="38E376C0" w14:textId="77777777" w:rsidR="00156477" w:rsidRPr="009C6982" w:rsidRDefault="00156477">
            <w:pPr>
              <w:spacing w:line="480" w:lineRule="auto"/>
              <w:jc w:val="center"/>
            </w:pPr>
            <w:r w:rsidRPr="009C6982">
              <w:t>ns</w:t>
            </w:r>
          </w:p>
        </w:tc>
        <w:tc>
          <w:tcPr>
            <w:tcW w:w="900" w:type="dxa"/>
          </w:tcPr>
          <w:p w14:paraId="094F708E" w14:textId="77777777" w:rsidR="00156477" w:rsidRPr="009C6982" w:rsidRDefault="00156477">
            <w:pPr>
              <w:spacing w:line="480" w:lineRule="auto"/>
              <w:jc w:val="center"/>
            </w:pPr>
            <w:r w:rsidRPr="009C6982">
              <w:t>ns</w:t>
            </w:r>
          </w:p>
        </w:tc>
        <w:tc>
          <w:tcPr>
            <w:tcW w:w="3780" w:type="dxa"/>
          </w:tcPr>
          <w:p w14:paraId="479DB208" w14:textId="77777777" w:rsidR="00156477" w:rsidRPr="009C6982" w:rsidRDefault="00156477">
            <w:pPr>
              <w:spacing w:line="480" w:lineRule="auto"/>
            </w:pPr>
            <w:r w:rsidRPr="009C6982">
              <w:t>Hydrogen bonding energy of pNPG</w:t>
            </w:r>
          </w:p>
        </w:tc>
        <w:tc>
          <w:tcPr>
            <w:tcW w:w="1080" w:type="dxa"/>
          </w:tcPr>
          <w:p w14:paraId="07C3AA76" w14:textId="77777777" w:rsidR="00156477" w:rsidRPr="009C6982" w:rsidRDefault="00156477">
            <w:pPr>
              <w:spacing w:line="480" w:lineRule="auto"/>
              <w:jc w:val="center"/>
            </w:pPr>
            <w:r w:rsidRPr="009C6982">
              <w:t>-4.53</w:t>
            </w:r>
          </w:p>
        </w:tc>
        <w:tc>
          <w:tcPr>
            <w:tcW w:w="1058" w:type="dxa"/>
          </w:tcPr>
          <w:p w14:paraId="786F2444" w14:textId="77777777" w:rsidR="00156477" w:rsidRPr="009C6982" w:rsidRDefault="00156477">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C3374F">
            <w:pPr>
              <w:spacing w:line="480" w:lineRule="auto"/>
              <w:jc w:val="center"/>
            </w:pPr>
            <w:r w:rsidRPr="009C6982">
              <w:t>-0.63</w:t>
            </w:r>
          </w:p>
        </w:tc>
        <w:tc>
          <w:tcPr>
            <w:tcW w:w="874" w:type="dxa"/>
          </w:tcPr>
          <w:p w14:paraId="15FC40FD" w14:textId="77777777" w:rsidR="00156477" w:rsidRPr="009C6982" w:rsidRDefault="00156477">
            <w:pPr>
              <w:spacing w:line="480" w:lineRule="auto"/>
              <w:jc w:val="center"/>
            </w:pPr>
            <w:r w:rsidRPr="009C6982">
              <w:t>1.00</w:t>
            </w:r>
          </w:p>
        </w:tc>
        <w:tc>
          <w:tcPr>
            <w:tcW w:w="900" w:type="dxa"/>
          </w:tcPr>
          <w:p w14:paraId="0955F511" w14:textId="77777777" w:rsidR="00156477" w:rsidRPr="009C6982" w:rsidRDefault="00156477">
            <w:pPr>
              <w:spacing w:line="480" w:lineRule="auto"/>
              <w:jc w:val="center"/>
            </w:pPr>
            <w:r w:rsidRPr="009C6982">
              <w:t>-0.03</w:t>
            </w:r>
          </w:p>
        </w:tc>
        <w:tc>
          <w:tcPr>
            <w:tcW w:w="3780" w:type="dxa"/>
          </w:tcPr>
          <w:p w14:paraId="41A747C5" w14:textId="77777777" w:rsidR="00156477" w:rsidRPr="009C6982" w:rsidRDefault="00156477">
            <w:pPr>
              <w:spacing w:line="480" w:lineRule="auto"/>
            </w:pPr>
            <w:r w:rsidRPr="009C6982">
              <w:t xml:space="preserve">Total number of polar contacts </w:t>
            </w:r>
          </w:p>
        </w:tc>
        <w:tc>
          <w:tcPr>
            <w:tcW w:w="1080" w:type="dxa"/>
          </w:tcPr>
          <w:p w14:paraId="49792C0E" w14:textId="77777777" w:rsidR="00156477" w:rsidRPr="009C6982" w:rsidRDefault="00156477">
            <w:pPr>
              <w:spacing w:line="480" w:lineRule="auto"/>
              <w:jc w:val="center"/>
            </w:pPr>
            <w:r w:rsidRPr="009C6982">
              <w:t>144</w:t>
            </w:r>
          </w:p>
        </w:tc>
        <w:tc>
          <w:tcPr>
            <w:tcW w:w="1058" w:type="dxa"/>
          </w:tcPr>
          <w:p w14:paraId="489BE69C" w14:textId="77777777" w:rsidR="00156477" w:rsidRPr="009C6982" w:rsidRDefault="00156477">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C3374F">
            <w:pPr>
              <w:spacing w:line="480" w:lineRule="auto"/>
              <w:jc w:val="center"/>
            </w:pPr>
            <w:r w:rsidRPr="009C6982">
              <w:t>-0.43</w:t>
            </w:r>
          </w:p>
        </w:tc>
        <w:tc>
          <w:tcPr>
            <w:tcW w:w="874" w:type="dxa"/>
          </w:tcPr>
          <w:p w14:paraId="2F2247B9" w14:textId="77777777" w:rsidR="00156477" w:rsidRPr="009C6982" w:rsidRDefault="00156477">
            <w:pPr>
              <w:spacing w:line="480" w:lineRule="auto"/>
              <w:jc w:val="center"/>
            </w:pPr>
            <w:r w:rsidRPr="009C6982">
              <w:t>ns</w:t>
            </w:r>
          </w:p>
        </w:tc>
        <w:tc>
          <w:tcPr>
            <w:tcW w:w="900" w:type="dxa"/>
          </w:tcPr>
          <w:p w14:paraId="5126573A" w14:textId="77777777" w:rsidR="00156477" w:rsidRPr="009C6982" w:rsidRDefault="00156477">
            <w:pPr>
              <w:spacing w:line="480" w:lineRule="auto"/>
              <w:jc w:val="center"/>
            </w:pPr>
            <w:r w:rsidRPr="009C6982">
              <w:t>ns</w:t>
            </w:r>
          </w:p>
        </w:tc>
        <w:tc>
          <w:tcPr>
            <w:tcW w:w="3780" w:type="dxa"/>
          </w:tcPr>
          <w:p w14:paraId="46ED2FCD" w14:textId="77777777" w:rsidR="00156477" w:rsidRPr="009C6982" w:rsidRDefault="00156477">
            <w:pPr>
              <w:spacing w:line="480" w:lineRule="auto"/>
            </w:pPr>
            <w:r w:rsidRPr="009C6982">
              <w:t>Count of hydrogen bonds to pNPG</w:t>
            </w:r>
          </w:p>
        </w:tc>
        <w:tc>
          <w:tcPr>
            <w:tcW w:w="1080" w:type="dxa"/>
          </w:tcPr>
          <w:p w14:paraId="144F9C40" w14:textId="77777777" w:rsidR="00156477" w:rsidRPr="009C6982" w:rsidRDefault="00156477">
            <w:pPr>
              <w:spacing w:line="480" w:lineRule="auto"/>
              <w:jc w:val="center"/>
            </w:pPr>
            <w:r w:rsidRPr="009C6982">
              <w:t>4</w:t>
            </w:r>
          </w:p>
        </w:tc>
        <w:tc>
          <w:tcPr>
            <w:tcW w:w="1058" w:type="dxa"/>
          </w:tcPr>
          <w:p w14:paraId="4D29EF62" w14:textId="77777777" w:rsidR="00156477" w:rsidRPr="009C6982" w:rsidRDefault="00156477">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C3374F">
            <w:pPr>
              <w:spacing w:line="480" w:lineRule="auto"/>
              <w:jc w:val="center"/>
            </w:pPr>
            <w:r w:rsidRPr="009C6982">
              <w:t>-0.03</w:t>
            </w:r>
          </w:p>
        </w:tc>
        <w:tc>
          <w:tcPr>
            <w:tcW w:w="874" w:type="dxa"/>
          </w:tcPr>
          <w:p w14:paraId="70D7A95C" w14:textId="77777777" w:rsidR="00156477" w:rsidRPr="009C6982" w:rsidRDefault="00156477">
            <w:pPr>
              <w:spacing w:line="480" w:lineRule="auto"/>
              <w:jc w:val="center"/>
            </w:pPr>
            <w:r w:rsidRPr="009C6982">
              <w:t>ns</w:t>
            </w:r>
          </w:p>
        </w:tc>
        <w:tc>
          <w:tcPr>
            <w:tcW w:w="900" w:type="dxa"/>
          </w:tcPr>
          <w:p w14:paraId="1C892064" w14:textId="77777777" w:rsidR="00156477" w:rsidRPr="009C6982" w:rsidRDefault="00156477">
            <w:pPr>
              <w:spacing w:line="480" w:lineRule="auto"/>
              <w:jc w:val="center"/>
            </w:pPr>
            <w:r w:rsidRPr="009C6982">
              <w:t>ns</w:t>
            </w:r>
          </w:p>
        </w:tc>
        <w:tc>
          <w:tcPr>
            <w:tcW w:w="3780" w:type="dxa"/>
          </w:tcPr>
          <w:p w14:paraId="53AC5A71" w14:textId="77777777" w:rsidR="00156477" w:rsidRPr="009C6982" w:rsidRDefault="00156477">
            <w:pPr>
              <w:spacing w:line="480" w:lineRule="auto"/>
            </w:pPr>
            <w:r w:rsidRPr="009C6982">
              <w:t xml:space="preserve">Hydrogen bonding energy of E164 </w:t>
            </w:r>
          </w:p>
        </w:tc>
        <w:tc>
          <w:tcPr>
            <w:tcW w:w="1080" w:type="dxa"/>
          </w:tcPr>
          <w:p w14:paraId="16169125" w14:textId="77777777" w:rsidR="00156477" w:rsidRPr="009C6982" w:rsidRDefault="00156477">
            <w:pPr>
              <w:spacing w:line="480" w:lineRule="auto"/>
              <w:jc w:val="center"/>
            </w:pPr>
            <w:r w:rsidRPr="009C6982">
              <w:t>-0.93</w:t>
            </w:r>
          </w:p>
        </w:tc>
        <w:tc>
          <w:tcPr>
            <w:tcW w:w="1058" w:type="dxa"/>
          </w:tcPr>
          <w:p w14:paraId="7ACB0816" w14:textId="77777777" w:rsidR="00156477" w:rsidRPr="009C6982" w:rsidRDefault="00156477">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C3374F">
            <w:pPr>
              <w:spacing w:line="480" w:lineRule="auto"/>
              <w:jc w:val="center"/>
            </w:pPr>
            <w:r w:rsidRPr="009C6982">
              <w:lastRenderedPageBreak/>
              <w:t>0.29</w:t>
            </w:r>
          </w:p>
        </w:tc>
        <w:tc>
          <w:tcPr>
            <w:tcW w:w="874" w:type="dxa"/>
          </w:tcPr>
          <w:p w14:paraId="133FFB2D" w14:textId="77777777" w:rsidR="00156477" w:rsidRPr="009C6982" w:rsidRDefault="00156477">
            <w:pPr>
              <w:spacing w:line="480" w:lineRule="auto"/>
              <w:jc w:val="center"/>
            </w:pPr>
            <w:r w:rsidRPr="009C6982">
              <w:t>ns</w:t>
            </w:r>
          </w:p>
        </w:tc>
        <w:tc>
          <w:tcPr>
            <w:tcW w:w="900" w:type="dxa"/>
          </w:tcPr>
          <w:p w14:paraId="18939D14" w14:textId="77777777" w:rsidR="00156477" w:rsidRPr="009C6982" w:rsidRDefault="00156477">
            <w:pPr>
              <w:spacing w:line="480" w:lineRule="auto"/>
              <w:jc w:val="center"/>
            </w:pPr>
            <w:r w:rsidRPr="009C6982">
              <w:t>-0.27</w:t>
            </w:r>
          </w:p>
        </w:tc>
        <w:tc>
          <w:tcPr>
            <w:tcW w:w="3780" w:type="dxa"/>
          </w:tcPr>
          <w:p w14:paraId="71FDD6CA" w14:textId="77777777" w:rsidR="00156477" w:rsidRPr="009C6982" w:rsidRDefault="00156477">
            <w:pPr>
              <w:spacing w:line="480" w:lineRule="auto"/>
            </w:pPr>
            <w:proofErr w:type="spellStart"/>
            <w:r w:rsidRPr="009C6982">
              <w:t>Lennard</w:t>
            </w:r>
            <w:proofErr w:type="spellEnd"/>
            <w:r w:rsidRPr="009C6982">
              <w:t>-Jones repulsion of Y295</w:t>
            </w:r>
          </w:p>
        </w:tc>
        <w:tc>
          <w:tcPr>
            <w:tcW w:w="1080" w:type="dxa"/>
          </w:tcPr>
          <w:p w14:paraId="3225EB03" w14:textId="77777777" w:rsidR="00156477" w:rsidRPr="009C6982" w:rsidRDefault="00156477">
            <w:pPr>
              <w:spacing w:line="480" w:lineRule="auto"/>
              <w:jc w:val="center"/>
            </w:pPr>
            <w:r w:rsidRPr="009C6982">
              <w:t>0.54</w:t>
            </w:r>
          </w:p>
        </w:tc>
        <w:tc>
          <w:tcPr>
            <w:tcW w:w="1058" w:type="dxa"/>
          </w:tcPr>
          <w:p w14:paraId="73B58DA8" w14:textId="77777777" w:rsidR="00156477" w:rsidRPr="009C6982" w:rsidRDefault="00156477">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C3374F">
            <w:pPr>
              <w:spacing w:line="480" w:lineRule="auto"/>
              <w:jc w:val="center"/>
            </w:pPr>
            <w:r w:rsidRPr="009C6982">
              <w:t>0.39</w:t>
            </w:r>
          </w:p>
        </w:tc>
        <w:tc>
          <w:tcPr>
            <w:tcW w:w="874" w:type="dxa"/>
          </w:tcPr>
          <w:p w14:paraId="2FCCB513" w14:textId="77777777" w:rsidR="00156477" w:rsidRPr="009C6982" w:rsidRDefault="00156477">
            <w:pPr>
              <w:spacing w:line="480" w:lineRule="auto"/>
              <w:jc w:val="center"/>
            </w:pPr>
            <w:r w:rsidRPr="009C6982">
              <w:t>0.92</w:t>
            </w:r>
          </w:p>
        </w:tc>
        <w:tc>
          <w:tcPr>
            <w:tcW w:w="900" w:type="dxa"/>
          </w:tcPr>
          <w:p w14:paraId="5B4B60B5" w14:textId="77777777" w:rsidR="00156477" w:rsidRPr="009C6982" w:rsidRDefault="00156477">
            <w:pPr>
              <w:spacing w:line="480" w:lineRule="auto"/>
              <w:jc w:val="center"/>
            </w:pPr>
            <w:r w:rsidRPr="009C6982">
              <w:t>ns</w:t>
            </w:r>
          </w:p>
        </w:tc>
        <w:tc>
          <w:tcPr>
            <w:tcW w:w="3780" w:type="dxa"/>
          </w:tcPr>
          <w:p w14:paraId="75C9F28B" w14:textId="77777777" w:rsidR="00156477" w:rsidRPr="009C6982" w:rsidRDefault="00156477">
            <w:pPr>
              <w:spacing w:line="480" w:lineRule="auto"/>
            </w:pPr>
            <w:r w:rsidRPr="009C6982">
              <w:t>Change in pNPG solvent-accessible surface upon binding</w:t>
            </w:r>
          </w:p>
        </w:tc>
        <w:tc>
          <w:tcPr>
            <w:tcW w:w="1080" w:type="dxa"/>
          </w:tcPr>
          <w:p w14:paraId="5F6AA2D3" w14:textId="77777777" w:rsidR="00156477" w:rsidRPr="009C6982" w:rsidRDefault="00156477">
            <w:pPr>
              <w:spacing w:line="480" w:lineRule="auto"/>
              <w:jc w:val="center"/>
            </w:pPr>
            <w:r w:rsidRPr="009C6982">
              <w:t>0.86</w:t>
            </w:r>
          </w:p>
        </w:tc>
        <w:tc>
          <w:tcPr>
            <w:tcW w:w="1058" w:type="dxa"/>
          </w:tcPr>
          <w:p w14:paraId="18F55AE3" w14:textId="77777777" w:rsidR="00156477" w:rsidRPr="009C6982" w:rsidRDefault="00156477">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C3374F">
            <w:pPr>
              <w:spacing w:line="480" w:lineRule="auto"/>
              <w:jc w:val="center"/>
            </w:pPr>
            <w:r w:rsidRPr="009C6982">
              <w:t>0.44</w:t>
            </w:r>
          </w:p>
        </w:tc>
        <w:tc>
          <w:tcPr>
            <w:tcW w:w="874" w:type="dxa"/>
          </w:tcPr>
          <w:p w14:paraId="52A75EC5" w14:textId="77777777" w:rsidR="00156477" w:rsidRPr="009C6982" w:rsidRDefault="00156477">
            <w:pPr>
              <w:spacing w:line="480" w:lineRule="auto"/>
              <w:jc w:val="center"/>
            </w:pPr>
            <w:r w:rsidRPr="009C6982">
              <w:t>0.15</w:t>
            </w:r>
          </w:p>
        </w:tc>
        <w:tc>
          <w:tcPr>
            <w:tcW w:w="900" w:type="dxa"/>
          </w:tcPr>
          <w:p w14:paraId="79EB92E4" w14:textId="77777777" w:rsidR="00156477" w:rsidRPr="009C6982" w:rsidRDefault="00156477">
            <w:pPr>
              <w:spacing w:line="480" w:lineRule="auto"/>
              <w:jc w:val="center"/>
            </w:pPr>
            <w:r w:rsidRPr="009C6982">
              <w:t>1.00</w:t>
            </w:r>
          </w:p>
        </w:tc>
        <w:tc>
          <w:tcPr>
            <w:tcW w:w="3780" w:type="dxa"/>
          </w:tcPr>
          <w:p w14:paraId="5D6F212C" w14:textId="77777777" w:rsidR="00156477" w:rsidRPr="009C6982" w:rsidRDefault="00156477">
            <w:pPr>
              <w:spacing w:line="480" w:lineRule="auto"/>
            </w:pPr>
            <w:r w:rsidRPr="009C6982">
              <w:t>Packing of the system without pNPG</w:t>
            </w:r>
          </w:p>
        </w:tc>
        <w:tc>
          <w:tcPr>
            <w:tcW w:w="1080" w:type="dxa"/>
          </w:tcPr>
          <w:p w14:paraId="0B588801" w14:textId="77777777" w:rsidR="00156477" w:rsidRPr="009C6982" w:rsidRDefault="00156477">
            <w:pPr>
              <w:spacing w:line="480" w:lineRule="auto"/>
              <w:jc w:val="center"/>
            </w:pPr>
            <w:r w:rsidRPr="009C6982">
              <w:t>0.67</w:t>
            </w:r>
          </w:p>
        </w:tc>
        <w:tc>
          <w:tcPr>
            <w:tcW w:w="1058" w:type="dxa"/>
          </w:tcPr>
          <w:p w14:paraId="5E663ADF" w14:textId="77777777" w:rsidR="00156477" w:rsidRPr="009C6982" w:rsidRDefault="00156477">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C3374F">
            <w:pPr>
              <w:spacing w:line="480" w:lineRule="auto"/>
              <w:jc w:val="center"/>
            </w:pPr>
            <w:r w:rsidRPr="009C6982">
              <w:t>0.44</w:t>
            </w:r>
          </w:p>
        </w:tc>
        <w:tc>
          <w:tcPr>
            <w:tcW w:w="874" w:type="dxa"/>
          </w:tcPr>
          <w:p w14:paraId="371859F1" w14:textId="77777777" w:rsidR="00156477" w:rsidRPr="009C6982" w:rsidRDefault="00156477">
            <w:pPr>
              <w:spacing w:line="480" w:lineRule="auto"/>
              <w:jc w:val="center"/>
            </w:pPr>
            <w:r w:rsidRPr="009C6982">
              <w:t>0.53</w:t>
            </w:r>
          </w:p>
        </w:tc>
        <w:tc>
          <w:tcPr>
            <w:tcW w:w="900" w:type="dxa"/>
          </w:tcPr>
          <w:p w14:paraId="3C3F52E9" w14:textId="77777777" w:rsidR="00156477" w:rsidRPr="009C6982" w:rsidRDefault="00156477">
            <w:pPr>
              <w:spacing w:line="480" w:lineRule="auto"/>
              <w:jc w:val="center"/>
            </w:pPr>
            <w:r w:rsidRPr="009C6982">
              <w:t>0.46</w:t>
            </w:r>
          </w:p>
        </w:tc>
        <w:tc>
          <w:tcPr>
            <w:tcW w:w="3780" w:type="dxa"/>
          </w:tcPr>
          <w:p w14:paraId="645C7EBF" w14:textId="77777777" w:rsidR="00156477" w:rsidRPr="009C6982" w:rsidRDefault="00156477">
            <w:pPr>
              <w:spacing w:line="480" w:lineRule="auto"/>
            </w:pPr>
            <w:r w:rsidRPr="009C6982">
              <w:t>Packing of the system with pNPG</w:t>
            </w:r>
          </w:p>
        </w:tc>
        <w:tc>
          <w:tcPr>
            <w:tcW w:w="1080" w:type="dxa"/>
          </w:tcPr>
          <w:p w14:paraId="4B7757E0" w14:textId="77777777" w:rsidR="00156477" w:rsidRPr="009C6982" w:rsidRDefault="00156477">
            <w:pPr>
              <w:spacing w:line="480" w:lineRule="auto"/>
              <w:jc w:val="center"/>
            </w:pPr>
            <w:r w:rsidRPr="009C6982">
              <w:t>0.67</w:t>
            </w:r>
          </w:p>
        </w:tc>
        <w:tc>
          <w:tcPr>
            <w:tcW w:w="1058" w:type="dxa"/>
          </w:tcPr>
          <w:p w14:paraId="3C731B32" w14:textId="77777777" w:rsidR="00156477" w:rsidRPr="009C6982" w:rsidRDefault="00156477">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C3374F">
            <w:pPr>
              <w:spacing w:line="480" w:lineRule="auto"/>
              <w:jc w:val="center"/>
            </w:pPr>
            <w:r w:rsidRPr="009C6982">
              <w:t>0.98</w:t>
            </w:r>
          </w:p>
        </w:tc>
        <w:tc>
          <w:tcPr>
            <w:tcW w:w="874" w:type="dxa"/>
          </w:tcPr>
          <w:p w14:paraId="30140B73" w14:textId="77777777" w:rsidR="00156477" w:rsidRPr="009C6982" w:rsidRDefault="00156477">
            <w:pPr>
              <w:spacing w:line="480" w:lineRule="auto"/>
              <w:jc w:val="center"/>
            </w:pPr>
            <w:r w:rsidRPr="009C6982">
              <w:t>0.09</w:t>
            </w:r>
          </w:p>
        </w:tc>
        <w:tc>
          <w:tcPr>
            <w:tcW w:w="900" w:type="dxa"/>
          </w:tcPr>
          <w:p w14:paraId="0C0811EC" w14:textId="77777777" w:rsidR="00156477" w:rsidRPr="009C6982" w:rsidRDefault="00156477">
            <w:pPr>
              <w:spacing w:line="480" w:lineRule="auto"/>
              <w:jc w:val="center"/>
            </w:pPr>
            <w:r w:rsidRPr="009C6982">
              <w:t>ns</w:t>
            </w:r>
          </w:p>
        </w:tc>
        <w:tc>
          <w:tcPr>
            <w:tcW w:w="3780" w:type="dxa"/>
          </w:tcPr>
          <w:p w14:paraId="2CA447BA" w14:textId="77777777" w:rsidR="00156477" w:rsidRPr="009C6982" w:rsidRDefault="00156477">
            <w:pPr>
              <w:spacing w:line="480" w:lineRule="auto"/>
            </w:pPr>
            <w:r w:rsidRPr="009C6982">
              <w:t>Hydrogen bonding energy of Y295</w:t>
            </w:r>
          </w:p>
        </w:tc>
        <w:tc>
          <w:tcPr>
            <w:tcW w:w="1080" w:type="dxa"/>
          </w:tcPr>
          <w:p w14:paraId="35607EDE" w14:textId="77777777" w:rsidR="00156477" w:rsidRPr="009C6982" w:rsidRDefault="00156477">
            <w:pPr>
              <w:spacing w:line="480" w:lineRule="auto"/>
              <w:jc w:val="center"/>
            </w:pPr>
            <w:r w:rsidRPr="009C6982">
              <w:t>-1.28</w:t>
            </w:r>
          </w:p>
        </w:tc>
        <w:tc>
          <w:tcPr>
            <w:tcW w:w="1058" w:type="dxa"/>
          </w:tcPr>
          <w:p w14:paraId="51EFCB63" w14:textId="77777777" w:rsidR="00156477" w:rsidRPr="009C6982" w:rsidRDefault="00156477">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C3374F">
            <w:pPr>
              <w:spacing w:line="480" w:lineRule="auto"/>
              <w:jc w:val="center"/>
            </w:pPr>
            <w:r w:rsidRPr="009C6982">
              <w:t>ns</w:t>
            </w:r>
          </w:p>
        </w:tc>
        <w:tc>
          <w:tcPr>
            <w:tcW w:w="874" w:type="dxa"/>
          </w:tcPr>
          <w:p w14:paraId="38886644" w14:textId="77777777" w:rsidR="00156477" w:rsidRPr="009C6982" w:rsidRDefault="00156477">
            <w:pPr>
              <w:spacing w:line="480" w:lineRule="auto"/>
              <w:jc w:val="center"/>
            </w:pPr>
            <w:r w:rsidRPr="009C6982">
              <w:t>-0.51</w:t>
            </w:r>
          </w:p>
        </w:tc>
        <w:tc>
          <w:tcPr>
            <w:tcW w:w="900" w:type="dxa"/>
          </w:tcPr>
          <w:p w14:paraId="63C80EE0" w14:textId="77777777" w:rsidR="00156477" w:rsidRPr="009C6982" w:rsidRDefault="00156477">
            <w:pPr>
              <w:spacing w:line="480" w:lineRule="auto"/>
              <w:jc w:val="center"/>
            </w:pPr>
            <w:r w:rsidRPr="009C6982">
              <w:t>ns</w:t>
            </w:r>
          </w:p>
        </w:tc>
        <w:tc>
          <w:tcPr>
            <w:tcW w:w="3780" w:type="dxa"/>
          </w:tcPr>
          <w:p w14:paraId="0CEF8EDB" w14:textId="77777777" w:rsidR="00156477" w:rsidRPr="009C6982" w:rsidRDefault="00156477">
            <w:pPr>
              <w:spacing w:line="480" w:lineRule="auto"/>
            </w:pPr>
            <w:r w:rsidRPr="009C6982">
              <w:t>Packing with pNPG around E353</w:t>
            </w:r>
          </w:p>
        </w:tc>
        <w:tc>
          <w:tcPr>
            <w:tcW w:w="1080" w:type="dxa"/>
          </w:tcPr>
          <w:p w14:paraId="5D48151D" w14:textId="77777777" w:rsidR="00156477" w:rsidRPr="009C6982" w:rsidRDefault="00156477">
            <w:pPr>
              <w:spacing w:line="480" w:lineRule="auto"/>
              <w:jc w:val="center"/>
            </w:pPr>
            <w:r w:rsidRPr="009C6982">
              <w:t>0.19</w:t>
            </w:r>
          </w:p>
        </w:tc>
        <w:tc>
          <w:tcPr>
            <w:tcW w:w="1058" w:type="dxa"/>
          </w:tcPr>
          <w:p w14:paraId="315EE429" w14:textId="77777777" w:rsidR="00156477" w:rsidRPr="009C6982" w:rsidRDefault="00156477">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C3374F">
            <w:pPr>
              <w:spacing w:line="480" w:lineRule="auto"/>
              <w:jc w:val="center"/>
            </w:pPr>
            <w:r w:rsidRPr="009C6982">
              <w:t>ns</w:t>
            </w:r>
          </w:p>
        </w:tc>
        <w:tc>
          <w:tcPr>
            <w:tcW w:w="874" w:type="dxa"/>
          </w:tcPr>
          <w:p w14:paraId="7D1089E4" w14:textId="77777777" w:rsidR="00156477" w:rsidRPr="009C6982" w:rsidRDefault="00156477">
            <w:pPr>
              <w:spacing w:line="480" w:lineRule="auto"/>
              <w:jc w:val="center"/>
            </w:pPr>
            <w:r w:rsidRPr="009C6982">
              <w:t>-0.10</w:t>
            </w:r>
          </w:p>
        </w:tc>
        <w:tc>
          <w:tcPr>
            <w:tcW w:w="900" w:type="dxa"/>
          </w:tcPr>
          <w:p w14:paraId="7E86F2B9" w14:textId="77777777" w:rsidR="00156477" w:rsidRPr="009C6982" w:rsidRDefault="00156477">
            <w:pPr>
              <w:spacing w:line="480" w:lineRule="auto"/>
              <w:jc w:val="center"/>
            </w:pPr>
            <w:r w:rsidRPr="009C6982">
              <w:t>ns</w:t>
            </w:r>
          </w:p>
        </w:tc>
        <w:tc>
          <w:tcPr>
            <w:tcW w:w="3780" w:type="dxa"/>
          </w:tcPr>
          <w:p w14:paraId="1A1AB000" w14:textId="77777777" w:rsidR="00156477" w:rsidRPr="009C6982" w:rsidRDefault="00156477">
            <w:pPr>
              <w:spacing w:line="480" w:lineRule="auto"/>
            </w:pPr>
            <w:r w:rsidRPr="009C6982">
              <w:t xml:space="preserve">Total system energy </w:t>
            </w:r>
          </w:p>
        </w:tc>
        <w:tc>
          <w:tcPr>
            <w:tcW w:w="1080" w:type="dxa"/>
          </w:tcPr>
          <w:p w14:paraId="0CDEAF2B" w14:textId="77777777" w:rsidR="00156477" w:rsidRPr="009C6982" w:rsidRDefault="00156477">
            <w:pPr>
              <w:spacing w:line="480" w:lineRule="auto"/>
              <w:jc w:val="center"/>
            </w:pPr>
            <w:r w:rsidRPr="009C6982">
              <w:t>-636.44</w:t>
            </w:r>
          </w:p>
        </w:tc>
        <w:tc>
          <w:tcPr>
            <w:tcW w:w="1058" w:type="dxa"/>
          </w:tcPr>
          <w:p w14:paraId="55F2BCD1" w14:textId="77777777" w:rsidR="00156477" w:rsidRPr="009C6982" w:rsidRDefault="00156477">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C3374F">
            <w:pPr>
              <w:spacing w:line="480" w:lineRule="auto"/>
              <w:jc w:val="center"/>
            </w:pPr>
            <w:r w:rsidRPr="009C6982">
              <w:t>ns</w:t>
            </w:r>
          </w:p>
        </w:tc>
        <w:tc>
          <w:tcPr>
            <w:tcW w:w="874" w:type="dxa"/>
          </w:tcPr>
          <w:p w14:paraId="5C2118DC" w14:textId="77777777" w:rsidR="00156477" w:rsidRPr="009C6982" w:rsidRDefault="00156477">
            <w:pPr>
              <w:spacing w:line="480" w:lineRule="auto"/>
              <w:jc w:val="center"/>
            </w:pPr>
            <w:r w:rsidRPr="009C6982">
              <w:t>-0.01</w:t>
            </w:r>
          </w:p>
        </w:tc>
        <w:tc>
          <w:tcPr>
            <w:tcW w:w="900" w:type="dxa"/>
          </w:tcPr>
          <w:p w14:paraId="7CC3AA6D" w14:textId="77777777" w:rsidR="00156477" w:rsidRPr="009C6982" w:rsidRDefault="00156477">
            <w:pPr>
              <w:spacing w:line="480" w:lineRule="auto"/>
              <w:jc w:val="center"/>
            </w:pPr>
            <w:r w:rsidRPr="009C6982">
              <w:t>ns</w:t>
            </w:r>
          </w:p>
        </w:tc>
        <w:tc>
          <w:tcPr>
            <w:tcW w:w="3780" w:type="dxa"/>
          </w:tcPr>
          <w:p w14:paraId="796E171F" w14:textId="77777777" w:rsidR="00156477" w:rsidRPr="009C6982" w:rsidRDefault="00156477">
            <w:pPr>
              <w:spacing w:line="480" w:lineRule="auto"/>
            </w:pPr>
            <w:r w:rsidRPr="009C6982">
              <w:t>Hydrogen bond energy of the total system</w:t>
            </w:r>
          </w:p>
        </w:tc>
        <w:tc>
          <w:tcPr>
            <w:tcW w:w="1080" w:type="dxa"/>
          </w:tcPr>
          <w:p w14:paraId="0F7A0676" w14:textId="77777777" w:rsidR="00156477" w:rsidRPr="009C6982" w:rsidRDefault="00156477">
            <w:pPr>
              <w:spacing w:line="480" w:lineRule="auto"/>
              <w:jc w:val="center"/>
            </w:pPr>
            <w:r w:rsidRPr="009C6982">
              <w:t>-76.7</w:t>
            </w:r>
          </w:p>
        </w:tc>
        <w:tc>
          <w:tcPr>
            <w:tcW w:w="1058" w:type="dxa"/>
          </w:tcPr>
          <w:p w14:paraId="57569CA1" w14:textId="77777777" w:rsidR="00156477" w:rsidRPr="009C6982" w:rsidRDefault="00156477">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C3374F">
            <w:pPr>
              <w:spacing w:line="480" w:lineRule="auto"/>
              <w:jc w:val="center"/>
            </w:pPr>
            <w:r w:rsidRPr="009C6982">
              <w:t>ns</w:t>
            </w:r>
          </w:p>
        </w:tc>
        <w:tc>
          <w:tcPr>
            <w:tcW w:w="874" w:type="dxa"/>
          </w:tcPr>
          <w:p w14:paraId="610E2E92" w14:textId="77777777" w:rsidR="00156477" w:rsidRPr="009C6982" w:rsidRDefault="00156477">
            <w:pPr>
              <w:spacing w:line="480" w:lineRule="auto"/>
              <w:jc w:val="center"/>
            </w:pPr>
            <w:r w:rsidRPr="009C6982">
              <w:t>ns</w:t>
            </w:r>
          </w:p>
        </w:tc>
        <w:tc>
          <w:tcPr>
            <w:tcW w:w="900" w:type="dxa"/>
          </w:tcPr>
          <w:p w14:paraId="781D870E" w14:textId="77777777" w:rsidR="00156477" w:rsidRPr="009C6982" w:rsidRDefault="00156477">
            <w:pPr>
              <w:spacing w:line="480" w:lineRule="auto"/>
              <w:jc w:val="center"/>
            </w:pPr>
            <w:r w:rsidRPr="009C6982">
              <w:t>0.11</w:t>
            </w:r>
          </w:p>
        </w:tc>
        <w:tc>
          <w:tcPr>
            <w:tcW w:w="3780" w:type="dxa"/>
          </w:tcPr>
          <w:p w14:paraId="1FD31322" w14:textId="77777777" w:rsidR="00156477" w:rsidRPr="009C6982" w:rsidRDefault="00156477">
            <w:pPr>
              <w:spacing w:line="480" w:lineRule="auto"/>
            </w:pPr>
            <w:proofErr w:type="spellStart"/>
            <w:r w:rsidRPr="009C6982">
              <w:t>Lennard</w:t>
            </w:r>
            <w:proofErr w:type="spellEnd"/>
            <w:r w:rsidRPr="009C6982">
              <w:t>-Jones repulsion around E353</w:t>
            </w:r>
          </w:p>
        </w:tc>
        <w:tc>
          <w:tcPr>
            <w:tcW w:w="1080" w:type="dxa"/>
          </w:tcPr>
          <w:p w14:paraId="7F91BA51" w14:textId="77777777" w:rsidR="00156477" w:rsidRPr="009C6982" w:rsidRDefault="00156477">
            <w:pPr>
              <w:spacing w:line="480" w:lineRule="auto"/>
              <w:jc w:val="center"/>
            </w:pPr>
            <w:r w:rsidRPr="009C6982">
              <w:t>0.67</w:t>
            </w:r>
          </w:p>
        </w:tc>
        <w:tc>
          <w:tcPr>
            <w:tcW w:w="1058" w:type="dxa"/>
          </w:tcPr>
          <w:p w14:paraId="14A5B3C2" w14:textId="77777777" w:rsidR="00156477" w:rsidRPr="009C6982" w:rsidRDefault="00156477">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C3374F">
            <w:pPr>
              <w:spacing w:line="480" w:lineRule="auto"/>
              <w:jc w:val="center"/>
            </w:pPr>
            <w:r w:rsidRPr="009C6982">
              <w:t>ns</w:t>
            </w:r>
          </w:p>
        </w:tc>
        <w:tc>
          <w:tcPr>
            <w:tcW w:w="874" w:type="dxa"/>
          </w:tcPr>
          <w:p w14:paraId="7D1B8E74" w14:textId="77777777" w:rsidR="00156477" w:rsidRPr="009C6982" w:rsidRDefault="00156477">
            <w:pPr>
              <w:spacing w:line="480" w:lineRule="auto"/>
              <w:jc w:val="center"/>
            </w:pPr>
            <w:r w:rsidRPr="009C6982">
              <w:t>ns</w:t>
            </w:r>
          </w:p>
        </w:tc>
        <w:tc>
          <w:tcPr>
            <w:tcW w:w="900" w:type="dxa"/>
          </w:tcPr>
          <w:p w14:paraId="2534F652" w14:textId="77777777" w:rsidR="00156477" w:rsidRPr="009C6982" w:rsidRDefault="00156477">
            <w:pPr>
              <w:spacing w:line="480" w:lineRule="auto"/>
              <w:jc w:val="center"/>
            </w:pPr>
            <w:r w:rsidRPr="009C6982">
              <w:t>0.27</w:t>
            </w:r>
          </w:p>
        </w:tc>
        <w:tc>
          <w:tcPr>
            <w:tcW w:w="3780" w:type="dxa"/>
          </w:tcPr>
          <w:p w14:paraId="7BDA7D21" w14:textId="77777777" w:rsidR="00156477" w:rsidRPr="009C6982" w:rsidRDefault="00156477">
            <w:pPr>
              <w:spacing w:line="480" w:lineRule="auto"/>
            </w:pPr>
            <w:r w:rsidRPr="009C6982">
              <w:t>Average hydrophobic surface area without pNPG</w:t>
            </w:r>
          </w:p>
        </w:tc>
        <w:tc>
          <w:tcPr>
            <w:tcW w:w="1080" w:type="dxa"/>
          </w:tcPr>
          <w:p w14:paraId="07FF56EC" w14:textId="77777777" w:rsidR="00156477" w:rsidRPr="009C6982" w:rsidRDefault="00156477">
            <w:pPr>
              <w:spacing w:line="480" w:lineRule="auto"/>
              <w:jc w:val="center"/>
            </w:pPr>
            <w:r w:rsidRPr="009C6982">
              <w:t>0.51</w:t>
            </w:r>
          </w:p>
        </w:tc>
        <w:tc>
          <w:tcPr>
            <w:tcW w:w="1058" w:type="dxa"/>
          </w:tcPr>
          <w:p w14:paraId="69B65FFE" w14:textId="77777777" w:rsidR="00156477" w:rsidRPr="009C6982" w:rsidRDefault="00156477">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C3374F">
            <w:pPr>
              <w:spacing w:line="480" w:lineRule="auto"/>
              <w:jc w:val="center"/>
            </w:pPr>
            <w:r w:rsidRPr="009C6982">
              <w:t>ns</w:t>
            </w:r>
          </w:p>
        </w:tc>
        <w:tc>
          <w:tcPr>
            <w:tcW w:w="874" w:type="dxa"/>
          </w:tcPr>
          <w:p w14:paraId="08E72514" w14:textId="77777777" w:rsidR="00156477" w:rsidRPr="009C6982" w:rsidRDefault="00156477">
            <w:pPr>
              <w:spacing w:line="480" w:lineRule="auto"/>
              <w:jc w:val="center"/>
            </w:pPr>
            <w:r w:rsidRPr="009C6982">
              <w:t>ns</w:t>
            </w:r>
          </w:p>
        </w:tc>
        <w:tc>
          <w:tcPr>
            <w:tcW w:w="900" w:type="dxa"/>
          </w:tcPr>
          <w:p w14:paraId="26862671" w14:textId="77777777" w:rsidR="00156477" w:rsidRPr="009C6982" w:rsidRDefault="00156477">
            <w:pPr>
              <w:spacing w:line="480" w:lineRule="auto"/>
              <w:jc w:val="center"/>
            </w:pPr>
            <w:r w:rsidRPr="009C6982">
              <w:t>0.32</w:t>
            </w:r>
          </w:p>
        </w:tc>
        <w:tc>
          <w:tcPr>
            <w:tcW w:w="3780" w:type="dxa"/>
          </w:tcPr>
          <w:p w14:paraId="037D7D0B" w14:textId="77777777" w:rsidR="00156477" w:rsidRPr="009C6982" w:rsidRDefault="00156477">
            <w:pPr>
              <w:spacing w:line="480" w:lineRule="auto"/>
            </w:pPr>
            <w:r w:rsidRPr="009C6982">
              <w:t>Packing around E353 without pNPG</w:t>
            </w:r>
          </w:p>
        </w:tc>
        <w:tc>
          <w:tcPr>
            <w:tcW w:w="1080" w:type="dxa"/>
          </w:tcPr>
          <w:p w14:paraId="0032C71F" w14:textId="77777777" w:rsidR="00156477" w:rsidRPr="009C6982" w:rsidRDefault="00156477">
            <w:pPr>
              <w:spacing w:line="480" w:lineRule="auto"/>
              <w:jc w:val="center"/>
            </w:pPr>
            <w:r w:rsidRPr="009C6982">
              <w:t>0.37</w:t>
            </w:r>
          </w:p>
        </w:tc>
        <w:tc>
          <w:tcPr>
            <w:tcW w:w="1058" w:type="dxa"/>
          </w:tcPr>
          <w:p w14:paraId="370DA59D" w14:textId="77777777" w:rsidR="00156477" w:rsidRPr="009C6982" w:rsidRDefault="00156477">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C3374F">
            <w:pPr>
              <w:spacing w:line="480" w:lineRule="auto"/>
              <w:jc w:val="center"/>
            </w:pPr>
            <w:r w:rsidRPr="009C6982">
              <w:t>ns</w:t>
            </w:r>
          </w:p>
        </w:tc>
        <w:tc>
          <w:tcPr>
            <w:tcW w:w="874" w:type="dxa"/>
          </w:tcPr>
          <w:p w14:paraId="36BFD288" w14:textId="77777777" w:rsidR="00156477" w:rsidRPr="009C6982" w:rsidRDefault="00156477">
            <w:pPr>
              <w:spacing w:line="480" w:lineRule="auto"/>
              <w:jc w:val="center"/>
            </w:pPr>
            <w:r w:rsidRPr="009C6982">
              <w:t>ns</w:t>
            </w:r>
          </w:p>
        </w:tc>
        <w:tc>
          <w:tcPr>
            <w:tcW w:w="900" w:type="dxa"/>
          </w:tcPr>
          <w:p w14:paraId="77FC7A3A" w14:textId="77777777" w:rsidR="00156477" w:rsidRPr="009C6982" w:rsidRDefault="00156477">
            <w:pPr>
              <w:spacing w:line="480" w:lineRule="auto"/>
              <w:jc w:val="center"/>
            </w:pPr>
            <w:r w:rsidRPr="009C6982">
              <w:t>0.34</w:t>
            </w:r>
          </w:p>
        </w:tc>
        <w:tc>
          <w:tcPr>
            <w:tcW w:w="3780" w:type="dxa"/>
          </w:tcPr>
          <w:p w14:paraId="2BEA0692" w14:textId="77777777" w:rsidR="00156477" w:rsidRPr="009C6982" w:rsidRDefault="00156477">
            <w:pPr>
              <w:spacing w:line="480" w:lineRule="auto"/>
            </w:pPr>
            <w:r w:rsidRPr="009C6982">
              <w:t>Packing around E164 without pNPG</w:t>
            </w:r>
          </w:p>
        </w:tc>
        <w:tc>
          <w:tcPr>
            <w:tcW w:w="1080" w:type="dxa"/>
          </w:tcPr>
          <w:p w14:paraId="4C0AE07C" w14:textId="77777777" w:rsidR="00156477" w:rsidRPr="009C6982" w:rsidRDefault="00156477">
            <w:pPr>
              <w:spacing w:line="480" w:lineRule="auto"/>
              <w:jc w:val="center"/>
            </w:pPr>
            <w:r w:rsidRPr="009C6982">
              <w:t>0.37</w:t>
            </w:r>
          </w:p>
        </w:tc>
        <w:tc>
          <w:tcPr>
            <w:tcW w:w="1058" w:type="dxa"/>
          </w:tcPr>
          <w:p w14:paraId="5852DFE5" w14:textId="77777777" w:rsidR="00156477" w:rsidRPr="009C6982" w:rsidRDefault="00156477">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C3374F">
            <w:pPr>
              <w:spacing w:line="480" w:lineRule="auto"/>
              <w:jc w:val="center"/>
            </w:pPr>
            <w:r w:rsidRPr="009C6982">
              <w:t>ns</w:t>
            </w:r>
          </w:p>
        </w:tc>
        <w:tc>
          <w:tcPr>
            <w:tcW w:w="874" w:type="dxa"/>
          </w:tcPr>
          <w:p w14:paraId="5730BC10" w14:textId="77777777" w:rsidR="00156477" w:rsidRPr="009C6982" w:rsidRDefault="00156477">
            <w:pPr>
              <w:spacing w:line="480" w:lineRule="auto"/>
              <w:jc w:val="center"/>
            </w:pPr>
            <w:r w:rsidRPr="009C6982">
              <w:t>ns</w:t>
            </w:r>
          </w:p>
        </w:tc>
        <w:tc>
          <w:tcPr>
            <w:tcW w:w="900" w:type="dxa"/>
          </w:tcPr>
          <w:p w14:paraId="03AB83CA" w14:textId="77777777" w:rsidR="00156477" w:rsidRPr="009C6982" w:rsidRDefault="00156477">
            <w:pPr>
              <w:spacing w:line="480" w:lineRule="auto"/>
              <w:jc w:val="center"/>
            </w:pPr>
            <w:r w:rsidRPr="009C6982">
              <w:t>0.38</w:t>
            </w:r>
          </w:p>
        </w:tc>
        <w:tc>
          <w:tcPr>
            <w:tcW w:w="3780" w:type="dxa"/>
          </w:tcPr>
          <w:p w14:paraId="65EB84EB" w14:textId="77777777" w:rsidR="00156477" w:rsidRPr="009C6982" w:rsidRDefault="00156477">
            <w:pPr>
              <w:spacing w:line="480" w:lineRule="auto"/>
            </w:pPr>
            <w:r w:rsidRPr="009C6982">
              <w:t>Packing around Y295 without pNPG</w:t>
            </w:r>
          </w:p>
        </w:tc>
        <w:tc>
          <w:tcPr>
            <w:tcW w:w="1080" w:type="dxa"/>
          </w:tcPr>
          <w:p w14:paraId="17570F7A" w14:textId="77777777" w:rsidR="00156477" w:rsidRPr="009C6982" w:rsidRDefault="00156477">
            <w:pPr>
              <w:spacing w:line="480" w:lineRule="auto"/>
              <w:jc w:val="center"/>
            </w:pPr>
            <w:r w:rsidRPr="009C6982">
              <w:t>0.34</w:t>
            </w:r>
          </w:p>
        </w:tc>
        <w:tc>
          <w:tcPr>
            <w:tcW w:w="1058" w:type="dxa"/>
          </w:tcPr>
          <w:p w14:paraId="01F98893" w14:textId="77777777" w:rsidR="00156477" w:rsidRPr="009C6982" w:rsidRDefault="00156477">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C3374F">
            <w:pPr>
              <w:spacing w:line="480" w:lineRule="auto"/>
              <w:jc w:val="center"/>
            </w:pPr>
            <w:r w:rsidRPr="009C6982">
              <w:t>ns</w:t>
            </w:r>
          </w:p>
        </w:tc>
        <w:tc>
          <w:tcPr>
            <w:tcW w:w="874" w:type="dxa"/>
          </w:tcPr>
          <w:p w14:paraId="0F4BA258" w14:textId="77777777" w:rsidR="00156477" w:rsidRPr="009C6982" w:rsidRDefault="00156477">
            <w:pPr>
              <w:spacing w:line="480" w:lineRule="auto"/>
              <w:jc w:val="center"/>
            </w:pPr>
            <w:r w:rsidRPr="009C6982">
              <w:t>ns</w:t>
            </w:r>
          </w:p>
        </w:tc>
        <w:tc>
          <w:tcPr>
            <w:tcW w:w="900" w:type="dxa"/>
          </w:tcPr>
          <w:p w14:paraId="639FB679" w14:textId="77777777" w:rsidR="00156477" w:rsidRPr="009C6982" w:rsidRDefault="00156477">
            <w:pPr>
              <w:spacing w:line="480" w:lineRule="auto"/>
              <w:jc w:val="center"/>
            </w:pPr>
            <w:r w:rsidRPr="009C6982">
              <w:t>0.51</w:t>
            </w:r>
          </w:p>
        </w:tc>
        <w:tc>
          <w:tcPr>
            <w:tcW w:w="3780" w:type="dxa"/>
          </w:tcPr>
          <w:p w14:paraId="01283C1E" w14:textId="77777777" w:rsidR="00156477" w:rsidRPr="009C6982" w:rsidRDefault="00156477">
            <w:pPr>
              <w:spacing w:line="480" w:lineRule="auto"/>
            </w:pPr>
            <w:proofErr w:type="spellStart"/>
            <w:r w:rsidRPr="009C6982">
              <w:t>Lennard</w:t>
            </w:r>
            <w:proofErr w:type="spellEnd"/>
            <w:r w:rsidRPr="009C6982">
              <w:t>-Jones repulsion of E164</w:t>
            </w:r>
          </w:p>
        </w:tc>
        <w:tc>
          <w:tcPr>
            <w:tcW w:w="1080" w:type="dxa"/>
          </w:tcPr>
          <w:p w14:paraId="7F96FD8C" w14:textId="77777777" w:rsidR="00156477" w:rsidRPr="009C6982" w:rsidRDefault="00156477">
            <w:pPr>
              <w:spacing w:line="480" w:lineRule="auto"/>
              <w:jc w:val="center"/>
            </w:pPr>
            <w:r w:rsidRPr="009C6982">
              <w:t>0.83</w:t>
            </w:r>
          </w:p>
        </w:tc>
        <w:tc>
          <w:tcPr>
            <w:tcW w:w="1058" w:type="dxa"/>
          </w:tcPr>
          <w:p w14:paraId="5E89DBF8" w14:textId="77777777" w:rsidR="00156477" w:rsidRPr="009C6982" w:rsidRDefault="00156477">
            <w:pPr>
              <w:spacing w:line="480" w:lineRule="auto"/>
              <w:jc w:val="center"/>
            </w:pPr>
            <w:r w:rsidRPr="009C6982">
              <w:t>1.53</w:t>
            </w:r>
          </w:p>
        </w:tc>
      </w:tr>
    </w:tbl>
    <w:p w14:paraId="51714D33" w14:textId="77777777" w:rsidR="00156477" w:rsidRDefault="00156477" w:rsidP="00C3374F">
      <w:pPr>
        <w:spacing w:line="480" w:lineRule="auto"/>
      </w:pPr>
    </w:p>
    <w:p w14:paraId="02AB7712" w14:textId="77777777" w:rsidR="00156477" w:rsidRPr="00794F66" w:rsidRDefault="00156477" w:rsidP="00C3374F">
      <w:pPr>
        <w:spacing w:line="480" w:lineRule="auto"/>
        <w:rPr>
          <w:b/>
        </w:rPr>
      </w:pPr>
      <w:r w:rsidRPr="00794F66">
        <w:rPr>
          <w:b/>
        </w:rPr>
        <w:lastRenderedPageBreak/>
        <w:t>Table 1. Most informative structural features predicting each kinetic constant</w:t>
      </w:r>
    </w:p>
    <w:p w14:paraId="63AB1329" w14:textId="7068728F" w:rsidR="00156477" w:rsidRDefault="00156477">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proofErr w:type="spellStart"/>
      <w:r w:rsidR="00C5617D">
        <w:t>S4</w:t>
      </w:r>
      <w:proofErr w:type="spellEnd"/>
      <w:r>
        <w:t xml:space="preserve">. </w:t>
      </w:r>
      <w:r w:rsidRPr="005C44A4">
        <w:rPr>
          <w:i/>
        </w:rPr>
        <w:t>ns=feature not selected by the algorithm</w:t>
      </w:r>
    </w:p>
    <w:p w14:paraId="350AE4C3" w14:textId="77777777" w:rsidR="00156477" w:rsidRDefault="00156477">
      <w:pPr>
        <w:spacing w:line="480" w:lineRule="auto"/>
      </w:pPr>
    </w:p>
    <w:p w14:paraId="285AF232" w14:textId="60E99143" w:rsidR="00DF34E5" w:rsidRDefault="00114C36">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substrate binding (</w:t>
      </w:r>
      <w:r w:rsidR="003A31D2" w:rsidRPr="00FE7D89">
        <w:rPr>
          <w:i/>
        </w:rPr>
        <w:t>i.e.</w:t>
      </w:r>
      <w:r w:rsidR="003A31D2">
        <w:t xml:space="preserv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3EBA234A" w:rsidR="00DF34E5" w:rsidRDefault="00DF34E5">
      <w:pPr>
        <w:spacing w:line="480" w:lineRule="auto"/>
      </w:pPr>
      <w:r>
        <w:tab/>
      </w:r>
      <w:r w:rsidR="00AD74EA">
        <w:t xml:space="preserve">For </w:t>
      </w:r>
      <w:r>
        <w:t xml:space="preserve">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5A2027" w:rsidR="00DF34E5" w:rsidRDefault="00152501">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proofErr w:type="spellStart"/>
      <w:r w:rsidR="00E7199B">
        <w:t>S6</w:t>
      </w:r>
      <w:proofErr w:type="spellEnd"/>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pPr>
        <w:spacing w:line="480" w:lineRule="auto"/>
      </w:pPr>
    </w:p>
    <w:p w14:paraId="5AC55E85" w14:textId="77777777" w:rsidR="00DF34E5" w:rsidRPr="00314013" w:rsidRDefault="00DF34E5">
      <w:pPr>
        <w:spacing w:line="480" w:lineRule="auto"/>
        <w:rPr>
          <w:b/>
        </w:rPr>
      </w:pPr>
      <w:r w:rsidRPr="00314013">
        <w:rPr>
          <w:b/>
        </w:rPr>
        <w:t>DISCUSSION</w:t>
      </w:r>
    </w:p>
    <w:p w14:paraId="60C800F6" w14:textId="35C87002" w:rsidR="00DF34E5" w:rsidRDefault="00DF34E5">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4A50AC47" w:rsidR="00DF34E5" w:rsidRDefault="00DF34E5">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t>
      </w:r>
      <w:r w:rsidR="00AD74EA">
        <w:t xml:space="preserve">in </w:t>
      </w:r>
      <w:r>
        <w:t xml:space="preserve">the active site </w:t>
      </w:r>
      <w:r w:rsidR="00AD74EA">
        <w:t xml:space="preserve">that </w:t>
      </w:r>
      <w:r>
        <w:t xml:space="preserve">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13EE01BA" w:rsidR="00B456CE" w:rsidRDefault="00DF34E5">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r w:rsidR="00FC1261">
        <w:t xml:space="preserve">redesigned </w:t>
      </w:r>
      <w:r>
        <w:t>enzyme</w:t>
      </w:r>
      <w:r w:rsidR="00FC1261">
        <w:t>-ligand interfaces</w:t>
      </w:r>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C8CD343" w:rsidR="00DF34E5" w:rsidRDefault="003E150D">
      <w:pPr>
        <w:spacing w:line="480" w:lineRule="auto"/>
        <w:ind w:firstLine="720"/>
      </w:pPr>
      <w:r>
        <w:t xml:space="preserve">This work </w:t>
      </w:r>
      <w:r w:rsidR="00371E25">
        <w:t xml:space="preserve">demonstrates </w:t>
      </w:r>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pPr>
        <w:spacing w:line="480" w:lineRule="auto"/>
      </w:pPr>
    </w:p>
    <w:p w14:paraId="52EEC546" w14:textId="77777777" w:rsidR="00DF34E5" w:rsidRPr="00DF763B" w:rsidRDefault="00DF34E5">
      <w:pPr>
        <w:spacing w:line="480" w:lineRule="auto"/>
        <w:rPr>
          <w:b/>
        </w:rPr>
      </w:pPr>
      <w:r w:rsidRPr="00DF763B">
        <w:rPr>
          <w:b/>
        </w:rPr>
        <w:t>CONCLUSION</w:t>
      </w:r>
    </w:p>
    <w:p w14:paraId="2D12FEF9" w14:textId="262825CF" w:rsidR="00DF34E5" w:rsidRDefault="00DF34E5">
      <w:pPr>
        <w:spacing w:line="480" w:lineRule="auto"/>
      </w:pPr>
      <w:r>
        <w:t>In this work</w:t>
      </w:r>
      <w:r w:rsidR="005C4B90">
        <w:t xml:space="preserve"> </w:t>
      </w:r>
      <w:r>
        <w:t xml:space="preserve">100 </w:t>
      </w:r>
      <w:r w:rsidR="005C4B90">
        <w:t>computationally designed</w:t>
      </w:r>
      <w:r>
        <w:t xml:space="preserve">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pPr>
        <w:spacing w:line="480" w:lineRule="auto"/>
        <w:rPr>
          <w:b/>
        </w:rPr>
      </w:pPr>
    </w:p>
    <w:p w14:paraId="4CCC698D" w14:textId="77777777" w:rsidR="00DF34E5" w:rsidRPr="00457A0B" w:rsidRDefault="00DF34E5">
      <w:pPr>
        <w:spacing w:line="480" w:lineRule="auto"/>
        <w:rPr>
          <w:b/>
        </w:rPr>
      </w:pPr>
      <w:r w:rsidRPr="00457A0B">
        <w:rPr>
          <w:b/>
        </w:rPr>
        <w:t>METHODS</w:t>
      </w:r>
    </w:p>
    <w:p w14:paraId="58FA30EB" w14:textId="77777777" w:rsidR="00DF34E5" w:rsidRPr="00457A0B" w:rsidRDefault="00DF34E5">
      <w:pPr>
        <w:spacing w:line="480" w:lineRule="auto"/>
        <w:rPr>
          <w:b/>
        </w:rPr>
      </w:pPr>
      <w:r w:rsidRPr="00457A0B">
        <w:rPr>
          <w:b/>
        </w:rPr>
        <w:t>Molecular modeling for mutant selection</w:t>
      </w:r>
    </w:p>
    <w:p w14:paraId="11339A64" w14:textId="7D8DD344" w:rsidR="00DF34E5" w:rsidRDefault="00DF34E5">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w:t>
      </w:r>
      <w:r w:rsidR="00371E25">
        <w:t>,</w:t>
      </w:r>
      <w:r>
        <w:t xml:space="preserve"> and </w:t>
      </w:r>
      <w:r w:rsidR="00371E25">
        <w:t>a subset were chosen by students learning about molecular modeling.</w:t>
      </w:r>
      <w:r w:rsidR="008038D0">
        <w:t xml:space="preserve"> </w:t>
      </w:r>
      <w:r w:rsidR="00371E25">
        <w:t>Generally</w:t>
      </w:r>
      <w:r w:rsidR="00AD74EA">
        <w:t>,</w:t>
      </w:r>
      <w:r w:rsidR="00371E25">
        <w:t xml:space="preserve"> the designs had </w:t>
      </w:r>
      <w:r>
        <w:t xml:space="preserve">energies </w:t>
      </w:r>
      <w:r w:rsidR="00371E25">
        <w:t>no more</w:t>
      </w:r>
      <w:r>
        <w:t xml:space="preserve"> than 5 Rosetta energy units higher than the native structure</w:t>
      </w:r>
      <w:r w:rsidR="00371E25">
        <w:t>.</w:t>
      </w:r>
    </w:p>
    <w:p w14:paraId="03B69AD7" w14:textId="77777777" w:rsidR="00DF34E5" w:rsidRDefault="00DF34E5">
      <w:pPr>
        <w:spacing w:line="480" w:lineRule="auto"/>
      </w:pPr>
    </w:p>
    <w:p w14:paraId="0F5ED98A" w14:textId="77777777" w:rsidR="00DF34E5" w:rsidRPr="00F475B9" w:rsidRDefault="00DF34E5">
      <w:pPr>
        <w:spacing w:line="480" w:lineRule="auto"/>
        <w:rPr>
          <w:b/>
        </w:rPr>
      </w:pPr>
      <w:r w:rsidRPr="00F475B9">
        <w:rPr>
          <w:b/>
        </w:rPr>
        <w:t>Mutagenesis, expression, and purification</w:t>
      </w:r>
    </w:p>
    <w:p w14:paraId="44CC35C9" w14:textId="19AA01BF" w:rsidR="00DF34E5" w:rsidRDefault="00DF34E5">
      <w:pPr>
        <w:spacing w:line="480" w:lineRule="auto"/>
      </w:pPr>
      <w:r>
        <w:t xml:space="preserve">The BglB gene was codon-optimized for </w:t>
      </w:r>
      <w:r w:rsidRPr="00FE7D89">
        <w:rPr>
          <w:i/>
        </w:rPr>
        <w:t>E</w:t>
      </w:r>
      <w:r w:rsidR="00EA5C3F">
        <w:rPr>
          <w:i/>
        </w:rPr>
        <w:t>.</w:t>
      </w:r>
      <w:r w:rsidRPr="00FE7D89">
        <w:rPr>
          <w:i/>
        </w:rPr>
        <w:t xml:space="preserve"> coli</w:t>
      </w:r>
      <w:r>
        <w:t>, synthesized as a DNA String by Life Technologies, and cloned into a pET29b+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r w:rsidR="00371E25">
        <w:t xml:space="preserve"> More details are provided in S8.</w:t>
      </w:r>
    </w:p>
    <w:p w14:paraId="693831C4" w14:textId="77777777" w:rsidR="00DF34E5" w:rsidRDefault="00DF34E5">
      <w:pPr>
        <w:spacing w:line="480" w:lineRule="auto"/>
      </w:pPr>
    </w:p>
    <w:p w14:paraId="2BDA0C90" w14:textId="77777777" w:rsidR="00DF34E5" w:rsidRPr="007F744E" w:rsidRDefault="00DF34E5">
      <w:pPr>
        <w:spacing w:line="480" w:lineRule="auto"/>
        <w:rPr>
          <w:b/>
        </w:rPr>
      </w:pPr>
      <w:r w:rsidRPr="007F744E">
        <w:rPr>
          <w:b/>
        </w:rPr>
        <w:t>Kinetic characterization</w:t>
      </w:r>
    </w:p>
    <w:p w14:paraId="6720BA6A" w14:textId="77777777" w:rsidR="00DF34E5" w:rsidRDefault="00DF34E5">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w:t>
      </w:r>
      <w:proofErr w:type="spellStart"/>
      <w:r>
        <w:t>SciPy</w:t>
      </w:r>
      <w:proofErr w:type="spellEnd"/>
      <w:r>
        <w:t xml:space="preserve">. </w:t>
      </w:r>
    </w:p>
    <w:p w14:paraId="6D9C66FF" w14:textId="77777777" w:rsidR="00DF34E5" w:rsidRDefault="00DF34E5">
      <w:pPr>
        <w:spacing w:line="480" w:lineRule="auto"/>
      </w:pPr>
    </w:p>
    <w:p w14:paraId="24283375" w14:textId="77777777" w:rsidR="00DF34E5" w:rsidRPr="00DF046C" w:rsidRDefault="00DF34E5">
      <w:pPr>
        <w:spacing w:line="480" w:lineRule="auto"/>
        <w:rPr>
          <w:b/>
        </w:rPr>
      </w:pPr>
      <w:r w:rsidRPr="00DF046C">
        <w:rPr>
          <w:b/>
        </w:rPr>
        <w:t>Predictive modeling</w:t>
      </w:r>
    </w:p>
    <w:p w14:paraId="0FCB38FB" w14:textId="572482CB" w:rsidR="001E0E38" w:rsidRPr="00FE7D89" w:rsidRDefault="001E0E38" w:rsidP="00FE7D89">
      <w:pPr>
        <w:spacing w:line="480" w:lineRule="auto"/>
        <w:jc w:val="both"/>
        <w:rPr>
          <w:rFonts w:cs="Times New Roman"/>
        </w:rPr>
      </w:pPr>
      <w:r>
        <w:t xml:space="preserve">One hundred molecular models of each mutant enzyme were generated using the Rosetta Molecular Modeling Suite by Monte Carlo optimization of total system energy and the lowest 10 selected for feature generation. Elastic net regularization was used to select the most informative features. We assessed the prediction performance of the method with both 10-fold cross-validation (CV) and </w:t>
      </w:r>
      <w:r w:rsidRPr="00EA5C3F">
        <w:lastRenderedPageBreak/>
        <w:t xml:space="preserve">bootstrapping. First </w:t>
      </w:r>
      <w:r w:rsidRPr="00FE7D89">
        <w:rPr>
          <w:rFonts w:cs="Times New Roman"/>
        </w:rPr>
        <w:t>we performed 10-fold cross-validation (CV) and evaluated the predicted performance on the left-out samples (generalization error) at each of the 10 runs. Then we repeated this procedure (</w:t>
      </w:r>
      <w:r w:rsidRPr="00FE7D89">
        <w:rPr>
          <w:rFonts w:cs="Times New Roman"/>
          <w:i/>
        </w:rPr>
        <w:t xml:space="preserve">i.e. </w:t>
      </w:r>
      <w:r w:rsidR="00EA5C3F" w:rsidRPr="00FE7D89">
        <w:rPr>
          <w:rFonts w:cs="Times New Roman"/>
        </w:rPr>
        <w:t xml:space="preserve">the 10-fold CV) </w:t>
      </w:r>
      <w:r w:rsidRPr="00FE7D89">
        <w:rPr>
          <w:rFonts w:cs="Times New Roman"/>
        </w:rPr>
        <w:t>1,000 times to randomize the sample distribution among the folds (</w:t>
      </w:r>
      <w:r w:rsidR="00EA5C3F">
        <w:rPr>
          <w:rFonts w:cs="Times New Roman"/>
        </w:rPr>
        <w:t>Figure</w:t>
      </w:r>
      <w:r w:rsidRPr="00FE7D89">
        <w:rPr>
          <w:rFonts w:cs="Times New Roman"/>
        </w:rPr>
        <w:t xml:space="preserve"> 4). That way, we reduce the effect of any bias for evaluating left-out prediction performance. Additionally, we performed bootstrapping by consider</w:t>
      </w:r>
      <w:r w:rsidR="00EA5C3F">
        <w:rPr>
          <w:rFonts w:cs="Times New Roman"/>
        </w:rPr>
        <w:t>ing</w:t>
      </w:r>
      <w:r w:rsidRPr="00FE7D89">
        <w:rPr>
          <w:rFonts w:cs="Times New Roman"/>
        </w:rPr>
        <w:t xml:space="preserve"> sets of size 2n, where n is the number of samples in the whole dataset (90, 80 and 80 samples for </w:t>
      </w:r>
      <w:r w:rsidRPr="00FE7D89">
        <w:rPr>
          <w:rFonts w:cs="Times New Roman"/>
          <w:i/>
        </w:rPr>
        <w:t>k</w:t>
      </w:r>
      <w:r w:rsidRPr="00FE7D89">
        <w:rPr>
          <w:rFonts w:cs="Times New Roman"/>
          <w:vertAlign w:val="subscript"/>
        </w:rPr>
        <w:t>cat</w:t>
      </w:r>
      <w:r w:rsidRPr="00FE7D89">
        <w:rPr>
          <w:rFonts w:cs="Times New Roman"/>
        </w:rPr>
        <w:t>/K</w:t>
      </w:r>
      <w:r w:rsidRPr="00FE7D89">
        <w:rPr>
          <w:rFonts w:cs="Times New Roman"/>
          <w:vertAlign w:val="subscript"/>
        </w:rPr>
        <w:t>M</w:t>
      </w:r>
      <w:r w:rsidRPr="00FE7D89">
        <w:rPr>
          <w:rFonts w:cs="Times New Roman"/>
        </w:rPr>
        <w:t xml:space="preserve">, </w:t>
      </w:r>
      <w:r w:rsidRPr="00FE7D89">
        <w:rPr>
          <w:rFonts w:cs="Times New Roman"/>
          <w:i/>
        </w:rPr>
        <w:t>k</w:t>
      </w:r>
      <w:r w:rsidRPr="00FE7D89">
        <w:rPr>
          <w:rFonts w:cs="Times New Roman"/>
          <w:vertAlign w:val="subscript"/>
        </w:rPr>
        <w:t>cat</w:t>
      </w:r>
      <w:r w:rsidRPr="00FE7D89">
        <w:rPr>
          <w:rFonts w:cs="Times New Roman"/>
        </w:rPr>
        <w:t>, and K</w:t>
      </w:r>
      <w:r w:rsidRPr="00FE7D89">
        <w:rPr>
          <w:rFonts w:cs="Times New Roman"/>
          <w:vertAlign w:val="subscript"/>
        </w:rPr>
        <w:t>M</w:t>
      </w:r>
      <w:r w:rsidRPr="00FE7D89">
        <w:rPr>
          <w:rFonts w:cs="Times New Roman"/>
        </w:rPr>
        <w:t xml:space="preserve">, respectively). This setting achieves an average coverage of 86.7% of the original data set in any given bootstrapping sample. The left-out samples were then predicted by an elastic net model training on the bootstrapping set. We repeated this procedure 1,000 times and then we averaged the prediction performance of the left-out samples </w:t>
      </w:r>
      <w:r w:rsidR="00EA5C3F">
        <w:rPr>
          <w:rFonts w:cs="Times New Roman"/>
        </w:rPr>
        <w:t xml:space="preserve">over all runs. As shown in </w:t>
      </w:r>
      <w:r w:rsidRPr="00FE7D89">
        <w:rPr>
          <w:rFonts w:cs="Times New Roman"/>
        </w:rPr>
        <w:t>S9, the bootstrapping performance is similar to that of 10-fold CV that is depicted to Fig. 4 (slight variations due to smaller training/testing ratio).</w:t>
      </w:r>
    </w:p>
    <w:p w14:paraId="2BAA07C4" w14:textId="72FE75A8" w:rsidR="001E0E38" w:rsidRDefault="001E058E" w:rsidP="001E058E">
      <w:pPr>
        <w:spacing w:line="480" w:lineRule="auto"/>
      </w:pPr>
      <w:r w:rsidRPr="00EA5C3F">
        <w:tab/>
      </w:r>
      <w:r w:rsidR="001E0E38" w:rsidRPr="00EA5C3F">
        <w:t>The final three feature sets (one of each parameter to be estimated) were selected according to the averaged weight of each feature in all the 10,000 elastic net models (10 models per cross-validation</w:t>
      </w:r>
      <w:r w:rsidR="001E0E38">
        <w:t xml:space="preserve">,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available in </w:t>
      </w:r>
      <w:r w:rsidR="00FC2419">
        <w:t>S9</w:t>
      </w:r>
      <w:r w:rsidR="001E0E38">
        <w:t xml:space="preserve">. </w:t>
      </w:r>
    </w:p>
    <w:p w14:paraId="03D2A366" w14:textId="77777777" w:rsidR="00AE71AE" w:rsidRDefault="00AE71AE" w:rsidP="001E058E">
      <w:pPr>
        <w:spacing w:line="480" w:lineRule="auto"/>
      </w:pPr>
    </w:p>
    <w:p w14:paraId="6E391CB8" w14:textId="69A3D9B5" w:rsidR="00745696" w:rsidRPr="00721840" w:rsidRDefault="00DB0287" w:rsidP="00FC2419">
      <w:pPr>
        <w:spacing w:line="480" w:lineRule="auto"/>
        <w:rPr>
          <w:b/>
        </w:rPr>
      </w:pPr>
      <w:r>
        <w:rPr>
          <w:b/>
        </w:rPr>
        <w:lastRenderedPageBreak/>
        <w:t xml:space="preserve">SUPPORTING INFORMATION </w:t>
      </w:r>
    </w:p>
    <w:p w14:paraId="734433FF" w14:textId="030AFD13" w:rsidR="008D6014" w:rsidRPr="00FE7D89" w:rsidRDefault="00B30833" w:rsidP="00750D54">
      <w:pPr>
        <w:spacing w:line="480" w:lineRule="auto"/>
      </w:pPr>
      <w:r>
        <w:rPr>
          <w:b/>
        </w:rPr>
        <w:tab/>
      </w:r>
      <w:proofErr w:type="spellStart"/>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w:t>
      </w:r>
      <w:r w:rsidR="00A5540C">
        <w:rPr>
          <w:b/>
        </w:rPr>
        <w:t xml:space="preserve">100 </w:t>
      </w:r>
      <w:r w:rsidR="008D6014" w:rsidRPr="001E61A8">
        <w:rPr>
          <w:b/>
        </w:rPr>
        <w:t>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Included are columns (1) the mutation (2) protein yield as assessed by ab</w:t>
      </w:r>
      <w:r w:rsidR="008A3DB5">
        <w:t>s</w:t>
      </w:r>
      <w:r w:rsidR="008D6014">
        <w:t xml:space="preserve">orbance at 280 nm </w:t>
      </w:r>
      <w:r w:rsidR="008038D0">
        <w:t>(3</w:t>
      </w:r>
      <w:r w:rsidR="008D6014">
        <w:t xml:space="preserve">, </w:t>
      </w:r>
      <w:r w:rsidR="008038D0">
        <w:t>4, 5, 6</w:t>
      </w:r>
      <w:r w:rsidR="008D6014">
        <w:t xml:space="preserve">) kinetic constants and nonlinear regression analysis for each of </w:t>
      </w:r>
      <w:r w:rsidR="008D6014" w:rsidRPr="00C07CB7">
        <w:rPr>
          <w:i/>
        </w:rPr>
        <w:t>k</w:t>
      </w:r>
      <w:r w:rsidR="008D6014" w:rsidRPr="00C07CB7">
        <w:rPr>
          <w:vertAlign w:val="subscript"/>
        </w:rPr>
        <w:t>cat</w:t>
      </w:r>
      <w:r w:rsidR="008D6014">
        <w:t>, K</w:t>
      </w:r>
      <w:r w:rsidR="008D6014" w:rsidRPr="00C07CB7">
        <w:rPr>
          <w:vertAlign w:val="subscript"/>
        </w:rPr>
        <w:t>M</w:t>
      </w:r>
      <w:r w:rsidR="008D6014">
        <w:t>, K</w:t>
      </w:r>
      <w:r w:rsidR="008D6014" w:rsidRPr="00FE7D89">
        <w:rPr>
          <w:vertAlign w:val="subscript"/>
        </w:rPr>
        <w:t>I</w:t>
      </w:r>
      <w:r w:rsidR="008D6014">
        <w:t xml:space="preserve">, and </w:t>
      </w:r>
      <w:r w:rsidR="008D6014" w:rsidRPr="00111898">
        <w:rPr>
          <w:i/>
        </w:rPr>
        <w:t>k</w:t>
      </w:r>
      <w:r w:rsidR="008D6014" w:rsidRPr="00111898">
        <w:rPr>
          <w:vertAlign w:val="subscript"/>
        </w:rPr>
        <w:t>cat</w:t>
      </w:r>
      <w:r w:rsidR="008D6014">
        <w:t xml:space="preserve"> /K</w:t>
      </w:r>
      <w:r w:rsidR="008D6014" w:rsidRPr="00C07CB7">
        <w:rPr>
          <w:vertAlign w:val="subscript"/>
        </w:rPr>
        <w:t>M</w:t>
      </w:r>
      <w:r w:rsidR="008D6014">
        <w:t xml:space="preserve">. </w:t>
      </w:r>
    </w:p>
    <w:p w14:paraId="5B265DA1" w14:textId="579B662B" w:rsidR="00C80875" w:rsidRPr="001E61A8" w:rsidRDefault="00B30833">
      <w:pPr>
        <w:spacing w:line="480" w:lineRule="auto"/>
      </w:pPr>
      <w:r>
        <w:rPr>
          <w:b/>
        </w:rPr>
        <w:tab/>
      </w:r>
      <w:r w:rsidR="00C80875" w:rsidRPr="001E61A8">
        <w:rPr>
          <w:b/>
        </w:rPr>
        <w:t>S</w:t>
      </w:r>
      <w:r w:rsidR="00C80875">
        <w:rPr>
          <w:b/>
        </w:rPr>
        <w:t>2 Fig</w:t>
      </w:r>
      <w:r w:rsidR="00C80875" w:rsidRPr="001E61A8">
        <w:rPr>
          <w:b/>
        </w:rPr>
        <w:t xml:space="preserve">: SDS-PAGE images for </w:t>
      </w:r>
      <w:r w:rsidR="001039EF">
        <w:rPr>
          <w:b/>
        </w:rPr>
        <w:t>100</w:t>
      </w:r>
      <w:r w:rsidR="00C80875" w:rsidRPr="001E61A8">
        <w:rPr>
          <w:b/>
        </w:rPr>
        <w:t xml:space="preserve"> </w:t>
      </w:r>
      <w:r w:rsidR="00C80875">
        <w:rPr>
          <w:b/>
        </w:rPr>
        <w:t>variants of BglB</w:t>
      </w:r>
      <w:r w:rsidR="00C80875" w:rsidRPr="001E61A8">
        <w:rPr>
          <w:b/>
        </w:rPr>
        <w:t>.</w:t>
      </w:r>
      <w:r w:rsidR="00C80875" w:rsidRPr="001E61A8">
        <w:t xml:space="preserve"> </w:t>
      </w:r>
      <w:r>
        <w:t>Gel images</w:t>
      </w:r>
      <w:r w:rsidR="00C80875" w:rsidRPr="001E61A8">
        <w:t xml:space="preserve"> showing </w:t>
      </w:r>
      <w:r w:rsidR="00C80875">
        <w:t xml:space="preserve">all proteins used in this study, including replicates of wild type assayed with each batch of mutants. Gels were stained overnight with </w:t>
      </w:r>
      <w:proofErr w:type="spellStart"/>
      <w:r w:rsidR="00C80875">
        <w:t>Coomassie</w:t>
      </w:r>
      <w:proofErr w:type="spellEnd"/>
      <w:r w:rsidR="00C80875">
        <w:t xml:space="preserve"> Blue. </w:t>
      </w:r>
      <w:r w:rsidR="00C80875" w:rsidRPr="001E61A8">
        <w:t xml:space="preserve">Protein ladder used was </w:t>
      </w:r>
      <w:proofErr w:type="spellStart"/>
      <w:r w:rsidR="00C80875" w:rsidRPr="001E61A8">
        <w:t>SeeBlue</w:t>
      </w:r>
      <w:proofErr w:type="spellEnd"/>
      <w:r w:rsidR="00C80875" w:rsidRPr="001E61A8">
        <w:t>® Plus2 Pre-stained Protein Standard (Life Technologies)</w:t>
      </w:r>
      <w:r w:rsidR="00C80875">
        <w:t xml:space="preserve">. Gels were imaged on a </w:t>
      </w:r>
      <w:proofErr w:type="spellStart"/>
      <w:r w:rsidR="00C80875">
        <w:t>BioRad</w:t>
      </w:r>
      <w:proofErr w:type="spellEnd"/>
      <w:r w:rsidR="00C80875">
        <w:t xml:space="preserve"> Gel Doc EZ system. </w:t>
      </w:r>
    </w:p>
    <w:p w14:paraId="652043D5" w14:textId="7FAB5629" w:rsidR="00FC3B5D" w:rsidRDefault="00B30833">
      <w:pPr>
        <w:spacing w:line="480" w:lineRule="auto"/>
      </w:pPr>
      <w:r>
        <w:rPr>
          <w:b/>
        </w:rPr>
        <w:tab/>
      </w:r>
      <w:proofErr w:type="spellStart"/>
      <w:r w:rsidR="00FC3B5D" w:rsidRPr="001E61A8">
        <w:rPr>
          <w:b/>
        </w:rPr>
        <w:t>S</w:t>
      </w:r>
      <w:r w:rsidR="00C80875">
        <w:rPr>
          <w:b/>
        </w:rPr>
        <w:t>3</w:t>
      </w:r>
      <w:proofErr w:type="spellEnd"/>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Q19A, R240A, and wild type BglB. </w:t>
      </w:r>
      <w:r w:rsidR="00FC3B5D">
        <w:t>The lowest energy of 100 models</w:t>
      </w:r>
      <w:r w:rsidR="0019240C">
        <w:t xml:space="preserve"> gener</w:t>
      </w:r>
      <w:bookmarkStart w:id="0" w:name="_GoBack"/>
      <w:bookmarkEnd w:id="0"/>
      <w:r w:rsidR="0019240C">
        <w:t>ated</w:t>
      </w:r>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stabilize an alternate conformation of E222A,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ß-D-</w:t>
      </w:r>
      <w:proofErr w:type="spellStart"/>
      <w:r w:rsidR="00FC3B5D" w:rsidRPr="001E61A8">
        <w:t>glucoside</w:t>
      </w:r>
      <w:proofErr w:type="spellEnd"/>
      <w:r w:rsidR="00FC3B5D" w:rsidRPr="001E61A8">
        <w:t>, and the BglB molecule are indicated by black lines</w:t>
      </w:r>
      <w:r w:rsidR="00FC3B5D">
        <w:t xml:space="preserve">. </w:t>
      </w:r>
    </w:p>
    <w:p w14:paraId="090C0864" w14:textId="0F24EC3A" w:rsidR="00C80875" w:rsidRDefault="00B30833">
      <w:pPr>
        <w:spacing w:line="480" w:lineRule="auto"/>
      </w:pPr>
      <w:r>
        <w:tab/>
      </w:r>
      <w:r w:rsidR="00C80875" w:rsidRPr="001E61A8">
        <w:rPr>
          <w:b/>
        </w:rPr>
        <w:t>S</w:t>
      </w:r>
      <w:r w:rsidR="00C80875">
        <w:rPr>
          <w:b/>
        </w:rPr>
        <w:t>4</w:t>
      </w:r>
      <w:r w:rsidR="00C80875" w:rsidRPr="001E61A8">
        <w:rPr>
          <w:b/>
        </w:rPr>
        <w:t xml:space="preserve"> Table. </w:t>
      </w:r>
      <w:r w:rsidR="00C80875">
        <w:rPr>
          <w:b/>
        </w:rPr>
        <w:t xml:space="preserve">Correlations between individual structural features and each of </w:t>
      </w:r>
      <w:r w:rsidR="00C80875" w:rsidRPr="00C07CB7">
        <w:rPr>
          <w:b/>
          <w:i/>
        </w:rPr>
        <w:t>k</w:t>
      </w:r>
      <w:r w:rsidR="00C80875" w:rsidRPr="00C07CB7">
        <w:rPr>
          <w:b/>
          <w:vertAlign w:val="subscript"/>
        </w:rPr>
        <w:t>cat</w:t>
      </w:r>
      <w:r w:rsidR="00C80875">
        <w:rPr>
          <w:b/>
        </w:rPr>
        <w:t>, K</w:t>
      </w:r>
      <w:r w:rsidR="00C80875" w:rsidRPr="00C07CB7">
        <w:rPr>
          <w:b/>
          <w:vertAlign w:val="subscript"/>
        </w:rPr>
        <w:t>M</w:t>
      </w:r>
      <w:r w:rsidR="00C80875">
        <w:rPr>
          <w:b/>
        </w:rPr>
        <w:t xml:space="preserve">, and </w:t>
      </w:r>
      <w:r w:rsidR="00C80875" w:rsidRPr="00C07CB7">
        <w:rPr>
          <w:b/>
          <w:i/>
        </w:rPr>
        <w:t>k</w:t>
      </w:r>
      <w:r w:rsidR="00C80875" w:rsidRPr="00C07CB7">
        <w:rPr>
          <w:b/>
          <w:vertAlign w:val="subscript"/>
        </w:rPr>
        <w:t>cat</w:t>
      </w:r>
      <w:r w:rsidR="00C80875">
        <w:rPr>
          <w:b/>
        </w:rPr>
        <w:t>/K</w:t>
      </w:r>
      <w:r w:rsidR="00C80875" w:rsidRPr="00C07CB7">
        <w:rPr>
          <w:b/>
          <w:vertAlign w:val="subscript"/>
        </w:rPr>
        <w:t>M</w:t>
      </w:r>
      <w:r w:rsidR="00C80875">
        <w:rPr>
          <w:b/>
        </w:rPr>
        <w:t xml:space="preserve">. </w:t>
      </w:r>
      <w:r w:rsidR="00C80875" w:rsidRPr="000F4A4C">
        <w:t>PCC and SRC values for each individual str</w:t>
      </w:r>
      <w:r w:rsidR="00C80875">
        <w:t xml:space="preserve">uctural feature, given by Rosetta short name. For explanation of each short name, see reference </w:t>
      </w:r>
      <w:r w:rsidR="00C80875">
        <w:fldChar w:fldCharType="begin"/>
      </w:r>
      <w:r w:rsidR="00C80875">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C80875">
        <w:fldChar w:fldCharType="separate"/>
      </w:r>
      <w:r w:rsidR="00C80875">
        <w:rPr>
          <w:noProof/>
        </w:rPr>
        <w:t>(26)</w:t>
      </w:r>
      <w:r w:rsidR="00C80875">
        <w:fldChar w:fldCharType="end"/>
      </w:r>
      <w:r w:rsidR="00C80875">
        <w:t xml:space="preserve">. </w:t>
      </w:r>
    </w:p>
    <w:p w14:paraId="4A129C1C" w14:textId="77777777" w:rsidR="0086794D" w:rsidRDefault="0086794D">
      <w:pPr>
        <w:spacing w:line="480" w:lineRule="auto"/>
      </w:pPr>
    </w:p>
    <w:p w14:paraId="0E1BAC4F" w14:textId="30CC2DB5" w:rsidR="0086794D" w:rsidRDefault="00B30833">
      <w:pPr>
        <w:spacing w:line="480" w:lineRule="auto"/>
      </w:pPr>
      <w:r>
        <w:rPr>
          <w:b/>
        </w:rPr>
        <w:lastRenderedPageBreak/>
        <w:tab/>
      </w:r>
      <w:r w:rsidR="0086794D" w:rsidRPr="001E61A8">
        <w:rPr>
          <w:b/>
        </w:rPr>
        <w:t>S</w:t>
      </w:r>
      <w:r w:rsidR="0086794D">
        <w:rPr>
          <w:b/>
        </w:rPr>
        <w:t>5 Fig</w:t>
      </w:r>
      <w:r w:rsidR="0086794D" w:rsidRPr="001E61A8">
        <w:rPr>
          <w:b/>
        </w:rPr>
        <w:t xml:space="preserve">. </w:t>
      </w:r>
      <w:r w:rsidR="0086794D" w:rsidRPr="001E61A8">
        <w:t xml:space="preserve">Diagnostic plots showing Michaelis-Menten, Michaelis-Menten with substrate inhibition, or linear fit for each </w:t>
      </w:r>
      <w:r w:rsidR="0086794D">
        <w:t xml:space="preserve">of </w:t>
      </w:r>
      <w:r w:rsidR="00A5540C">
        <w:t>100</w:t>
      </w:r>
      <w:r w:rsidR="0086794D">
        <w:t xml:space="preserve"> </w:t>
      </w:r>
      <w:r w:rsidR="0086794D" w:rsidRPr="001E61A8">
        <w:t>mutant</w:t>
      </w:r>
      <w:r w:rsidR="0086794D">
        <w:t>s</w:t>
      </w:r>
      <w:r w:rsidR="0086794D" w:rsidRPr="001E61A8">
        <w:t>.</w:t>
      </w:r>
      <w:r w:rsidR="0086794D">
        <w:t xml:space="preserve"> For each mutant, 8 observed rates (in triplicate) were fit to the Michaelis-Menten equation using </w:t>
      </w:r>
      <w:proofErr w:type="spellStart"/>
      <w:r w:rsidR="0086794D">
        <w:t>SciPy</w:t>
      </w:r>
      <w:proofErr w:type="spellEnd"/>
      <w:r w:rsidR="00BD704D">
        <w:t xml:space="preserve"> </w:t>
      </w:r>
      <w:r w:rsidR="0086794D">
        <w:t xml:space="preserve">and plots were generated using </w:t>
      </w:r>
      <w:proofErr w:type="spellStart"/>
      <w:r w:rsidR="0086794D">
        <w:t>Matplotlib</w:t>
      </w:r>
      <w:proofErr w:type="spellEnd"/>
      <w:r w:rsidR="0086794D">
        <w:t>.</w:t>
      </w:r>
      <w:r w:rsidR="0086794D" w:rsidRPr="001E61A8">
        <w:t xml:space="preserve"> </w:t>
      </w:r>
      <w:r w:rsidR="0086794D">
        <w:t xml:space="preserve">Plots were used to visually confirm statistical analysis of the fits. </w:t>
      </w:r>
    </w:p>
    <w:p w14:paraId="7EE47FD3" w14:textId="051F45D0" w:rsidR="0086794D" w:rsidRDefault="00B30833">
      <w:pPr>
        <w:spacing w:line="480" w:lineRule="auto"/>
      </w:pPr>
      <w:r>
        <w:tab/>
      </w:r>
      <w:r w:rsidR="0086794D" w:rsidRPr="00127A42">
        <w:rPr>
          <w:b/>
        </w:rPr>
        <w:t>S</w:t>
      </w:r>
      <w:r w:rsidR="0086794D">
        <w:rPr>
          <w:b/>
        </w:rPr>
        <w:t>6 Fig</w:t>
      </w:r>
      <w:r w:rsidR="0086794D" w:rsidRPr="00127A42">
        <w:rPr>
          <w:b/>
        </w:rPr>
        <w:t>.</w:t>
      </w:r>
      <w:r w:rsidR="0086794D">
        <w:t xml:space="preserve"> Plot of the values of log </w:t>
      </w:r>
      <w:r w:rsidR="0086794D" w:rsidRPr="00111898">
        <w:rPr>
          <w:i/>
        </w:rPr>
        <w:t>k</w:t>
      </w:r>
      <w:r w:rsidR="0086794D" w:rsidRPr="00111898">
        <w:rPr>
          <w:vertAlign w:val="subscript"/>
        </w:rPr>
        <w:t>cat</w:t>
      </w:r>
      <w:r w:rsidR="0086794D">
        <w:t xml:space="preserve"> versus log 1/K</w:t>
      </w:r>
      <w:r w:rsidR="0086794D" w:rsidRPr="00C07CB7">
        <w:rPr>
          <w:vertAlign w:val="subscript"/>
        </w:rPr>
        <w:t>M</w:t>
      </w:r>
      <w:r w:rsidR="0086794D">
        <w:t xml:space="preserve"> for </w:t>
      </w:r>
      <w:r w:rsidR="00A5540C">
        <w:t>100</w:t>
      </w:r>
      <w:r w:rsidR="0086794D">
        <w:t xml:space="preserve"> mutants relative to wild type BglB, showing the statistical independence of </w:t>
      </w:r>
      <w:r w:rsidR="0086794D" w:rsidRPr="00C07CB7">
        <w:rPr>
          <w:i/>
        </w:rPr>
        <w:t>k</w:t>
      </w:r>
      <w:r w:rsidR="0086794D" w:rsidRPr="00C07CB7">
        <w:rPr>
          <w:vertAlign w:val="subscript"/>
        </w:rPr>
        <w:t>cat</w:t>
      </w:r>
      <w:r w:rsidR="0086794D">
        <w:t xml:space="preserve"> and K</w:t>
      </w:r>
      <w:r w:rsidR="0086794D" w:rsidRPr="00C07CB7">
        <w:rPr>
          <w:vertAlign w:val="subscript"/>
        </w:rPr>
        <w:t>M</w:t>
      </w:r>
      <w:r w:rsidR="0086794D">
        <w:t xml:space="preserve"> in the BglB system. </w:t>
      </w:r>
    </w:p>
    <w:p w14:paraId="51E8E8C0" w14:textId="100492AE" w:rsidR="000964B5" w:rsidRDefault="00B30833">
      <w:pPr>
        <w:spacing w:line="480" w:lineRule="auto"/>
        <w:rPr>
          <w:b/>
        </w:rPr>
      </w:pPr>
      <w:r>
        <w:tab/>
      </w:r>
      <w:r w:rsidR="000964B5">
        <w:rPr>
          <w:b/>
        </w:rPr>
        <w:t xml:space="preserve">S7 Table. Conservation analysis of BglB active site residues. </w:t>
      </w:r>
      <w:r w:rsidR="000964B5">
        <w:t xml:space="preserve">A multiple sequence alignment of 1,554 family 1 glycoside hydrolases from the </w:t>
      </w:r>
      <w:proofErr w:type="spellStart"/>
      <w:r w:rsidR="000964B5">
        <w:t>Pfam</w:t>
      </w:r>
      <w:proofErr w:type="spellEnd"/>
      <w:r w:rsidR="000964B5">
        <w:t xml:space="preserve"> database aligned to the BglB wild type sequence was used for this analysis. Column 1 is the relative </w:t>
      </w:r>
      <w:r w:rsidR="000964B5" w:rsidRPr="007B199A">
        <w:rPr>
          <w:i/>
        </w:rPr>
        <w:t>k</w:t>
      </w:r>
      <w:r w:rsidR="000964B5" w:rsidRPr="007B199A">
        <w:rPr>
          <w:vertAlign w:val="subscript"/>
        </w:rPr>
        <w:t>cat</w:t>
      </w:r>
      <w:r w:rsidR="000964B5">
        <w:t>/K</w:t>
      </w:r>
      <w:r w:rsidR="000964B5" w:rsidRPr="007B199A">
        <w:rPr>
          <w:vertAlign w:val="subscript"/>
        </w:rPr>
        <w:t>M</w:t>
      </w:r>
      <w:r w:rsidR="000964B5">
        <w:t xml:space="preserve"> compared to wild type on a log scale. Column two gives the position and native BglB residue at that position. Column three is the percentage of the 1,554 aligned sequences that have the same residue as BglB. </w:t>
      </w:r>
    </w:p>
    <w:p w14:paraId="3B80C8BD" w14:textId="1A7BE3A5" w:rsidR="00BD704D" w:rsidRDefault="00B30833">
      <w:pPr>
        <w:spacing w:line="480" w:lineRule="auto"/>
      </w:pPr>
      <w:r>
        <w:tab/>
      </w:r>
      <w:r w:rsidR="00BD704D">
        <w:rPr>
          <w:b/>
        </w:rPr>
        <w:t>S8 Text: Supplemental m</w:t>
      </w:r>
      <w:r w:rsidR="00BD704D" w:rsidRPr="001E61A8">
        <w:rPr>
          <w:b/>
        </w:rPr>
        <w:t>aterials and methods</w:t>
      </w:r>
      <w:r w:rsidR="001E0E38">
        <w:rPr>
          <w:b/>
        </w:rPr>
        <w:t>.</w:t>
      </w:r>
      <w:r>
        <w:t xml:space="preserve"> </w:t>
      </w:r>
    </w:p>
    <w:p w14:paraId="20119366" w14:textId="22899114" w:rsidR="008636C0" w:rsidRDefault="00B30833">
      <w:pPr>
        <w:spacing w:line="480" w:lineRule="auto"/>
      </w:pPr>
      <w:r>
        <w:tab/>
      </w:r>
      <w:r w:rsidR="00EF1753">
        <w:rPr>
          <w:b/>
        </w:rPr>
        <w:t xml:space="preserve">S9 </w:t>
      </w:r>
      <w:r>
        <w:rPr>
          <w:b/>
        </w:rPr>
        <w:t>Text</w:t>
      </w:r>
      <w:r w:rsidR="00EF1753">
        <w:rPr>
          <w:b/>
        </w:rPr>
        <w:t xml:space="preserve">. </w:t>
      </w:r>
      <w:r w:rsidR="00EF1753" w:rsidRPr="001E61A8">
        <w:rPr>
          <w:b/>
        </w:rPr>
        <w:t>Prediction and feature selection via Elastic net</w:t>
      </w:r>
      <w:r w:rsidR="00EF1753">
        <w:t xml:space="preserve">. </w:t>
      </w:r>
    </w:p>
    <w:p w14:paraId="08D025D3" w14:textId="1BC5EFBE" w:rsidR="00DF34E5" w:rsidRDefault="00B30833">
      <w:pPr>
        <w:spacing w:line="480" w:lineRule="auto"/>
      </w:pPr>
      <w:r>
        <w:tab/>
      </w:r>
      <w:r w:rsidR="008636C0" w:rsidRPr="00FE7D89">
        <w:rPr>
          <w:b/>
        </w:rPr>
        <w:t>S10 Code. Rosetta input files</w:t>
      </w:r>
      <w:r w:rsidR="006703F4" w:rsidRPr="00FE7D89">
        <w:rPr>
          <w:b/>
        </w:rPr>
        <w:t>.</w:t>
      </w:r>
      <w:r w:rsidR="006703F4">
        <w:t xml:space="preserve"> Rosetta input files</w:t>
      </w:r>
      <w:r w:rsidR="008636C0">
        <w:t xml:space="preserve"> and associated scripts for generating and scoring </w:t>
      </w:r>
      <w:r w:rsidR="008636C0" w:rsidRPr="00FE7D89">
        <w:rPr>
          <w:i/>
        </w:rPr>
        <w:t>in silico</w:t>
      </w:r>
      <w:r w:rsidR="008636C0">
        <w:t xml:space="preserve"> mutations to the BglB structure.  </w:t>
      </w:r>
    </w:p>
    <w:p w14:paraId="688D3E0F" w14:textId="77777777" w:rsidR="00AE71AE" w:rsidRPr="00726317" w:rsidRDefault="00AE71AE">
      <w:pPr>
        <w:spacing w:line="480" w:lineRule="auto"/>
        <w:rPr>
          <w:b/>
        </w:rPr>
      </w:pPr>
    </w:p>
    <w:p w14:paraId="52EBBF90" w14:textId="42F59B6F" w:rsidR="00AE71AE" w:rsidRPr="00726317" w:rsidRDefault="00DF34E5">
      <w:pPr>
        <w:spacing w:line="480" w:lineRule="auto"/>
        <w:rPr>
          <w:b/>
        </w:rPr>
      </w:pPr>
      <w:r w:rsidRPr="00726317">
        <w:rPr>
          <w:b/>
        </w:rPr>
        <w:t>AUTHOR INFORMATION</w:t>
      </w:r>
    </w:p>
    <w:p w14:paraId="0EBA6C0A" w14:textId="61DB2030" w:rsidR="00AE71AE" w:rsidRDefault="009F05B6">
      <w:pPr>
        <w:spacing w:line="480" w:lineRule="auto"/>
      </w:pPr>
      <w:r>
        <w:t xml:space="preserve">Corresponding Author: </w:t>
      </w:r>
      <w:r w:rsidR="00DF34E5">
        <w:t>jbsiegel@ucdavis.edu</w:t>
      </w:r>
    </w:p>
    <w:p w14:paraId="41D0641A" w14:textId="7B119B11" w:rsidR="00AE71AE" w:rsidRDefault="00850A66">
      <w:pPr>
        <w:spacing w:line="480" w:lineRule="auto"/>
      </w:pPr>
      <w:r>
        <w:t xml:space="preserve">* These authors </w:t>
      </w:r>
      <w:r w:rsidR="0084174E">
        <w:t>contributed equally</w:t>
      </w:r>
    </w:p>
    <w:p w14:paraId="26B4F9D6" w14:textId="77777777" w:rsidR="0084174E" w:rsidRDefault="0084174E">
      <w:pPr>
        <w:spacing w:line="480" w:lineRule="auto"/>
      </w:pPr>
    </w:p>
    <w:p w14:paraId="187ABF13" w14:textId="104291E7" w:rsidR="00DF34E5" w:rsidRDefault="00DF34E5">
      <w:pPr>
        <w:spacing w:line="480" w:lineRule="auto"/>
      </w:pPr>
      <w:r w:rsidRPr="00726317">
        <w:rPr>
          <w:b/>
        </w:rPr>
        <w:lastRenderedPageBreak/>
        <w:t>ACKNOWLEDGMENT</w:t>
      </w:r>
      <w:r w:rsidR="00AE71AE" w:rsidRPr="00726317">
        <w:rPr>
          <w:b/>
        </w:rPr>
        <w:t>S</w:t>
      </w:r>
    </w:p>
    <w:p w14:paraId="4698EB05" w14:textId="56D1BF29" w:rsidR="000650B5" w:rsidRDefault="00DF34E5">
      <w:pPr>
        <w:spacing w:line="480" w:lineRule="auto"/>
      </w:pPr>
      <w:r>
        <w:t>This work was supported by A</w:t>
      </w:r>
      <w:r w:rsidR="0010001F">
        <w:t>rmy Research Office</w:t>
      </w:r>
      <w:r>
        <w:t xml:space="preserve"> #201121557 and N</w:t>
      </w:r>
      <w:r w:rsidR="0010001F">
        <w:t xml:space="preserve">ational Science Foundation </w:t>
      </w:r>
      <w:r>
        <w:t xml:space="preserve">#1254205 (IT) and </w:t>
      </w:r>
      <w:r w:rsidR="0010001F">
        <w:t xml:space="preserve">Alfred P. </w:t>
      </w:r>
      <w:r>
        <w:t xml:space="preserve">Sloan </w:t>
      </w:r>
      <w:r w:rsidR="0010001F">
        <w:t xml:space="preserve">Foundation </w:t>
      </w:r>
      <w:r>
        <w:t xml:space="preserve">#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pPr>
        <w:spacing w:line="480" w:lineRule="auto"/>
      </w:pPr>
    </w:p>
    <w:p w14:paraId="33F080F8" w14:textId="7DA29810" w:rsidR="00696E24" w:rsidRPr="00781200" w:rsidRDefault="00781200">
      <w:pPr>
        <w:spacing w:line="480" w:lineRule="auto"/>
        <w:rPr>
          <w:b/>
        </w:rPr>
      </w:pPr>
      <w:r w:rsidRPr="00781200">
        <w:rPr>
          <w:b/>
        </w:rPr>
        <w:t>REFERENCES</w:t>
      </w:r>
    </w:p>
    <w:p w14:paraId="5B382369" w14:textId="77777777" w:rsidR="001A3345" w:rsidRPr="001A3345" w:rsidRDefault="00696E24" w:rsidP="00FE7D89">
      <w:pPr>
        <w:pStyle w:val="EndNoteBibliography"/>
        <w:spacing w:line="480" w:lineRule="auto"/>
        <w:rPr>
          <w:noProof/>
        </w:rPr>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FE7D89">
      <w:pPr>
        <w:pStyle w:val="EndNoteBibliography"/>
        <w:spacing w:line="480" w:lineRule="auto"/>
        <w:rPr>
          <w:noProof/>
        </w:rPr>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FE7D89">
      <w:pPr>
        <w:pStyle w:val="EndNoteBibliography"/>
        <w:spacing w:line="480" w:lineRule="auto"/>
        <w:rPr>
          <w:noProof/>
        </w:rPr>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FE7D89">
      <w:pPr>
        <w:pStyle w:val="EndNoteBibliography"/>
        <w:spacing w:line="480" w:lineRule="auto"/>
        <w:rPr>
          <w:noProof/>
        </w:rPr>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FE7D89">
      <w:pPr>
        <w:pStyle w:val="EndNoteBibliography"/>
        <w:spacing w:line="480" w:lineRule="auto"/>
        <w:rPr>
          <w:noProof/>
        </w:rPr>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FE7D89">
      <w:pPr>
        <w:pStyle w:val="EndNoteBibliography"/>
        <w:spacing w:line="480" w:lineRule="auto"/>
        <w:rPr>
          <w:noProof/>
        </w:rPr>
      </w:pPr>
      <w:r w:rsidRPr="001A3345">
        <w:rPr>
          <w:noProof/>
        </w:rPr>
        <w:lastRenderedPageBreak/>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FE7D89">
      <w:pPr>
        <w:pStyle w:val="EndNoteBibliography"/>
        <w:spacing w:line="480" w:lineRule="auto"/>
        <w:rPr>
          <w:noProof/>
        </w:rPr>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FE7D89">
      <w:pPr>
        <w:pStyle w:val="EndNoteBibliography"/>
        <w:spacing w:line="480" w:lineRule="auto"/>
        <w:rPr>
          <w:noProof/>
        </w:rPr>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FE7D89">
      <w:pPr>
        <w:pStyle w:val="EndNoteBibliography"/>
        <w:spacing w:line="480" w:lineRule="auto"/>
        <w:rPr>
          <w:noProof/>
        </w:rPr>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FE7D89">
      <w:pPr>
        <w:pStyle w:val="EndNoteBibliography"/>
        <w:spacing w:line="480" w:lineRule="auto"/>
        <w:rPr>
          <w:noProof/>
        </w:rPr>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FE7D89">
      <w:pPr>
        <w:pStyle w:val="EndNoteBibliography"/>
        <w:spacing w:line="480" w:lineRule="auto"/>
        <w:rPr>
          <w:noProof/>
        </w:rPr>
      </w:pPr>
      <w:r w:rsidRPr="001A3345">
        <w:rPr>
          <w:noProof/>
        </w:rPr>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FE7D89">
      <w:pPr>
        <w:pStyle w:val="EndNoteBibliography"/>
        <w:spacing w:line="480" w:lineRule="auto"/>
        <w:rPr>
          <w:noProof/>
        </w:rPr>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FE7D89">
      <w:pPr>
        <w:pStyle w:val="EndNoteBibliography"/>
        <w:spacing w:line="480" w:lineRule="auto"/>
        <w:rPr>
          <w:noProof/>
        </w:rPr>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FE7D89">
      <w:pPr>
        <w:pStyle w:val="EndNoteBibliography"/>
        <w:spacing w:line="480" w:lineRule="auto"/>
        <w:rPr>
          <w:noProof/>
        </w:rPr>
      </w:pPr>
      <w:r w:rsidRPr="001A3345">
        <w:rPr>
          <w:noProof/>
        </w:rPr>
        <w:lastRenderedPageBreak/>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FE7D89">
      <w:pPr>
        <w:pStyle w:val="EndNoteBibliography"/>
        <w:spacing w:line="480" w:lineRule="auto"/>
        <w:rPr>
          <w:noProof/>
        </w:rPr>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FE7D89">
      <w:pPr>
        <w:pStyle w:val="EndNoteBibliography"/>
        <w:spacing w:line="480" w:lineRule="auto"/>
        <w:rPr>
          <w:noProof/>
        </w:rPr>
      </w:pPr>
      <w:r w:rsidRPr="001A3345">
        <w:rPr>
          <w:noProof/>
        </w:rPr>
        <w:t>16.</w:t>
      </w:r>
      <w:r w:rsidRPr="001A3345">
        <w:rPr>
          <w:noProof/>
        </w:rPr>
        <w:tab/>
        <w:t>DeLano WL. The PyMOL molecular graphics system. 2002.</w:t>
      </w:r>
    </w:p>
    <w:p w14:paraId="20280EF1" w14:textId="77777777" w:rsidR="001A3345" w:rsidRPr="001A3345" w:rsidRDefault="001A3345" w:rsidP="00FE7D89">
      <w:pPr>
        <w:pStyle w:val="EndNoteBibliography"/>
        <w:spacing w:line="480" w:lineRule="auto"/>
        <w:rPr>
          <w:noProof/>
        </w:rPr>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FE7D89">
      <w:pPr>
        <w:pStyle w:val="EndNoteBibliography"/>
        <w:spacing w:line="480" w:lineRule="auto"/>
        <w:rPr>
          <w:noProof/>
        </w:rPr>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FE7D89">
      <w:pPr>
        <w:pStyle w:val="EndNoteBibliography"/>
        <w:spacing w:line="480" w:lineRule="auto"/>
        <w:rPr>
          <w:noProof/>
        </w:rPr>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FE7D89">
      <w:pPr>
        <w:pStyle w:val="EndNoteBibliography"/>
        <w:spacing w:line="480" w:lineRule="auto"/>
        <w:rPr>
          <w:noProof/>
        </w:rPr>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FE7D89">
      <w:pPr>
        <w:pStyle w:val="EndNoteBibliography"/>
        <w:spacing w:line="480" w:lineRule="auto"/>
        <w:rPr>
          <w:noProof/>
        </w:rPr>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FE7D89">
      <w:pPr>
        <w:pStyle w:val="EndNoteBibliography"/>
        <w:spacing w:line="480" w:lineRule="auto"/>
        <w:rPr>
          <w:noProof/>
        </w:rPr>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FE7D89">
      <w:pPr>
        <w:pStyle w:val="EndNoteBibliography"/>
        <w:spacing w:line="480" w:lineRule="auto"/>
        <w:rPr>
          <w:noProof/>
        </w:rPr>
      </w:pPr>
      <w:r w:rsidRPr="001A3345">
        <w:rPr>
          <w:noProof/>
        </w:rPr>
        <w:lastRenderedPageBreak/>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FE7D89">
      <w:pPr>
        <w:pStyle w:val="EndNoteBibliography"/>
        <w:spacing w:line="480" w:lineRule="auto"/>
        <w:rPr>
          <w:noProof/>
        </w:rPr>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FE7D89">
      <w:pPr>
        <w:pStyle w:val="EndNoteBibliography"/>
        <w:spacing w:line="480" w:lineRule="auto"/>
        <w:rPr>
          <w:noProof/>
        </w:rPr>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FE7D89">
      <w:pPr>
        <w:pStyle w:val="EndNoteBibliography"/>
        <w:spacing w:line="480" w:lineRule="auto"/>
        <w:rPr>
          <w:noProof/>
        </w:rPr>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C3374F">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07003"/>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B0A0D"/>
    <w:rsid w:val="000C62FC"/>
    <w:rsid w:val="000D05AB"/>
    <w:rsid w:val="000D16BA"/>
    <w:rsid w:val="000E4A77"/>
    <w:rsid w:val="000E5CDA"/>
    <w:rsid w:val="0010001F"/>
    <w:rsid w:val="001039E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0E1A"/>
    <w:rsid w:val="001D1931"/>
    <w:rsid w:val="001D53D8"/>
    <w:rsid w:val="001E058E"/>
    <w:rsid w:val="001E0E3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33B6"/>
    <w:rsid w:val="002C4CDB"/>
    <w:rsid w:val="002C6335"/>
    <w:rsid w:val="002C6DC0"/>
    <w:rsid w:val="002D6E8C"/>
    <w:rsid w:val="002D7F81"/>
    <w:rsid w:val="002E280D"/>
    <w:rsid w:val="002E43CF"/>
    <w:rsid w:val="002F05F2"/>
    <w:rsid w:val="00301B98"/>
    <w:rsid w:val="003044DF"/>
    <w:rsid w:val="00312061"/>
    <w:rsid w:val="00314013"/>
    <w:rsid w:val="00325684"/>
    <w:rsid w:val="00332471"/>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6705D"/>
    <w:rsid w:val="00570B1B"/>
    <w:rsid w:val="00570E75"/>
    <w:rsid w:val="00572685"/>
    <w:rsid w:val="00574C91"/>
    <w:rsid w:val="005815CD"/>
    <w:rsid w:val="00582CB5"/>
    <w:rsid w:val="00593244"/>
    <w:rsid w:val="00593989"/>
    <w:rsid w:val="0059481B"/>
    <w:rsid w:val="005B4AD8"/>
    <w:rsid w:val="005B66AF"/>
    <w:rsid w:val="005C3091"/>
    <w:rsid w:val="005C3C83"/>
    <w:rsid w:val="005C44A4"/>
    <w:rsid w:val="005C4B90"/>
    <w:rsid w:val="005C7E73"/>
    <w:rsid w:val="005D02D5"/>
    <w:rsid w:val="005D2EAE"/>
    <w:rsid w:val="005D2F49"/>
    <w:rsid w:val="005E4215"/>
    <w:rsid w:val="006004D1"/>
    <w:rsid w:val="0060745C"/>
    <w:rsid w:val="00621AF6"/>
    <w:rsid w:val="006227EC"/>
    <w:rsid w:val="00623877"/>
    <w:rsid w:val="006314A2"/>
    <w:rsid w:val="00632B58"/>
    <w:rsid w:val="00632C3C"/>
    <w:rsid w:val="00636EB4"/>
    <w:rsid w:val="00652F48"/>
    <w:rsid w:val="00656029"/>
    <w:rsid w:val="00661954"/>
    <w:rsid w:val="006703F4"/>
    <w:rsid w:val="006927C5"/>
    <w:rsid w:val="00696E24"/>
    <w:rsid w:val="006B1916"/>
    <w:rsid w:val="006C1025"/>
    <w:rsid w:val="006D070E"/>
    <w:rsid w:val="006D2317"/>
    <w:rsid w:val="006E1A79"/>
    <w:rsid w:val="006E40BB"/>
    <w:rsid w:val="006E488B"/>
    <w:rsid w:val="006F6AA3"/>
    <w:rsid w:val="00700366"/>
    <w:rsid w:val="0071366C"/>
    <w:rsid w:val="007200BF"/>
    <w:rsid w:val="00721840"/>
    <w:rsid w:val="00726317"/>
    <w:rsid w:val="00730100"/>
    <w:rsid w:val="007329C8"/>
    <w:rsid w:val="00734744"/>
    <w:rsid w:val="0073693D"/>
    <w:rsid w:val="00745696"/>
    <w:rsid w:val="007509FD"/>
    <w:rsid w:val="00750D54"/>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5540C"/>
    <w:rsid w:val="00A62182"/>
    <w:rsid w:val="00A64618"/>
    <w:rsid w:val="00A94C91"/>
    <w:rsid w:val="00AA5F63"/>
    <w:rsid w:val="00AB676F"/>
    <w:rsid w:val="00AC16C7"/>
    <w:rsid w:val="00AC68CE"/>
    <w:rsid w:val="00AD0F83"/>
    <w:rsid w:val="00AD3CDC"/>
    <w:rsid w:val="00AD3EB3"/>
    <w:rsid w:val="00AD4DE1"/>
    <w:rsid w:val="00AD74EA"/>
    <w:rsid w:val="00AE4269"/>
    <w:rsid w:val="00AE71AE"/>
    <w:rsid w:val="00AF585E"/>
    <w:rsid w:val="00B0280E"/>
    <w:rsid w:val="00B140EE"/>
    <w:rsid w:val="00B17503"/>
    <w:rsid w:val="00B17960"/>
    <w:rsid w:val="00B20ED9"/>
    <w:rsid w:val="00B21D0F"/>
    <w:rsid w:val="00B25899"/>
    <w:rsid w:val="00B26AAC"/>
    <w:rsid w:val="00B30833"/>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47B8"/>
    <w:rsid w:val="00BD704D"/>
    <w:rsid w:val="00BE115D"/>
    <w:rsid w:val="00BF2EC0"/>
    <w:rsid w:val="00BF4449"/>
    <w:rsid w:val="00C3343B"/>
    <w:rsid w:val="00C3374F"/>
    <w:rsid w:val="00C34241"/>
    <w:rsid w:val="00C37BC1"/>
    <w:rsid w:val="00C42201"/>
    <w:rsid w:val="00C47A24"/>
    <w:rsid w:val="00C50367"/>
    <w:rsid w:val="00C52DCD"/>
    <w:rsid w:val="00C54EC9"/>
    <w:rsid w:val="00C5617D"/>
    <w:rsid w:val="00C65137"/>
    <w:rsid w:val="00C7013F"/>
    <w:rsid w:val="00C75703"/>
    <w:rsid w:val="00C80875"/>
    <w:rsid w:val="00C93127"/>
    <w:rsid w:val="00C94CA6"/>
    <w:rsid w:val="00C960AB"/>
    <w:rsid w:val="00CA2F9E"/>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14FE"/>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2590E"/>
    <w:rsid w:val="00E31C1E"/>
    <w:rsid w:val="00E46992"/>
    <w:rsid w:val="00E647F9"/>
    <w:rsid w:val="00E71933"/>
    <w:rsid w:val="00E7199B"/>
    <w:rsid w:val="00E84F51"/>
    <w:rsid w:val="00E85EF7"/>
    <w:rsid w:val="00E90005"/>
    <w:rsid w:val="00E92A86"/>
    <w:rsid w:val="00E95C64"/>
    <w:rsid w:val="00EA5C3F"/>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346F7"/>
    <w:rsid w:val="00F40ADB"/>
    <w:rsid w:val="00F41B5C"/>
    <w:rsid w:val="00F4224D"/>
    <w:rsid w:val="00F45D9B"/>
    <w:rsid w:val="00F475B9"/>
    <w:rsid w:val="00F52CE8"/>
    <w:rsid w:val="00F604BA"/>
    <w:rsid w:val="00F66C97"/>
    <w:rsid w:val="00F74D6C"/>
    <w:rsid w:val="00F817CF"/>
    <w:rsid w:val="00F863D8"/>
    <w:rsid w:val="00FB18E4"/>
    <w:rsid w:val="00FC0FE4"/>
    <w:rsid w:val="00FC1261"/>
    <w:rsid w:val="00FC2419"/>
    <w:rsid w:val="00FC3B5D"/>
    <w:rsid w:val="00FD1932"/>
    <w:rsid w:val="00FE5228"/>
    <w:rsid w:val="00FE7D89"/>
    <w:rsid w:val="00FF0657"/>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35"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2821</Words>
  <Characters>73084</Characters>
  <Application>Microsoft Macintosh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cp:revision>
  <dcterms:created xsi:type="dcterms:W3CDTF">2015-12-09T00:20:00Z</dcterms:created>
  <dcterms:modified xsi:type="dcterms:W3CDTF">2015-12-09T00:20:00Z</dcterms:modified>
</cp:coreProperties>
</file>